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4B9D62" w14:textId="3EBDD5CA" w:rsidR="00377EBE" w:rsidRDefault="00EC42AB" w:rsidP="00CC6557">
      <w:pPr>
        <w:pStyle w:val="Title"/>
        <w:jc w:val="center"/>
      </w:pPr>
      <w:r>
        <w:t>Project description</w:t>
      </w:r>
    </w:p>
    <w:p w14:paraId="23340B22" w14:textId="77777777" w:rsidR="00734444" w:rsidRDefault="00734444" w:rsidP="00CC6557">
      <w:pPr>
        <w:pStyle w:val="Default"/>
        <w:jc w:val="center"/>
      </w:pPr>
    </w:p>
    <w:p w14:paraId="7F974744" w14:textId="13BF780F" w:rsidR="00EC42AB" w:rsidRDefault="00734444" w:rsidP="00CC6557">
      <w:pPr>
        <w:pStyle w:val="Heading1"/>
        <w:jc w:val="center"/>
      </w:pPr>
      <w:bookmarkStart w:id="0" w:name="_Toc21204295"/>
      <w:bookmarkStart w:id="1" w:name="_Toc33440847"/>
      <w:r w:rsidRPr="00734444">
        <w:t>Food and recipe assistant</w:t>
      </w:r>
      <w:bookmarkEnd w:id="0"/>
      <w:bookmarkEnd w:id="1"/>
    </w:p>
    <w:p w14:paraId="45600571" w14:textId="0FBD8ECE" w:rsidR="00734444" w:rsidRDefault="00734444" w:rsidP="00CC6557">
      <w:pPr>
        <w:jc w:val="center"/>
      </w:pPr>
    </w:p>
    <w:p w14:paraId="761C24A3" w14:textId="5C7C4182" w:rsidR="00734444" w:rsidRDefault="00734444" w:rsidP="00CC6557">
      <w:pPr>
        <w:jc w:val="center"/>
      </w:pPr>
      <w:r>
        <w:t>Patrik Kucerka 260026</w:t>
      </w:r>
    </w:p>
    <w:p w14:paraId="31BCEDD0" w14:textId="22746502" w:rsidR="0055541E" w:rsidRDefault="00734444" w:rsidP="0055541E">
      <w:pPr>
        <w:jc w:val="center"/>
      </w:pPr>
      <w:r>
        <w:t>Patrik Ihnat</w:t>
      </w:r>
      <w:r w:rsidR="00CC6557">
        <w:t xml:space="preserve"> 260010</w:t>
      </w:r>
    </w:p>
    <w:p w14:paraId="5FD250D8" w14:textId="35CD1207" w:rsidR="0055541E" w:rsidRDefault="0055541E" w:rsidP="0055541E">
      <w:r>
        <w:br w:type="page"/>
      </w:r>
    </w:p>
    <w:p w14:paraId="58091DCE" w14:textId="77777777" w:rsidR="00734444" w:rsidRDefault="00734444" w:rsidP="0055541E"/>
    <w:p w14:paraId="2BD8400E" w14:textId="3C8D407C" w:rsidR="00734444" w:rsidRDefault="00734444" w:rsidP="00734444">
      <w:pPr>
        <w:pStyle w:val="Heading1"/>
      </w:pPr>
      <w:bookmarkStart w:id="2" w:name="_Toc21204296"/>
      <w:bookmarkStart w:id="3" w:name="_Toc33440848"/>
      <w:r>
        <w:t>Table of content</w:t>
      </w:r>
      <w:bookmarkEnd w:id="2"/>
      <w:bookmarkEnd w:id="3"/>
    </w:p>
    <w:sdt>
      <w:sdtPr>
        <w:rPr>
          <w:rFonts w:asciiTheme="minorHAnsi" w:eastAsiaTheme="minorHAnsi" w:hAnsiTheme="minorHAnsi" w:cstheme="minorBidi"/>
          <w:color w:val="auto"/>
          <w:sz w:val="22"/>
          <w:szCs w:val="22"/>
        </w:rPr>
        <w:id w:val="-382255606"/>
        <w:docPartObj>
          <w:docPartGallery w:val="Table of Contents"/>
          <w:docPartUnique/>
        </w:docPartObj>
      </w:sdtPr>
      <w:sdtEndPr>
        <w:rPr>
          <w:b/>
          <w:bCs/>
          <w:noProof/>
        </w:rPr>
      </w:sdtEndPr>
      <w:sdtContent>
        <w:p w14:paraId="622515EA" w14:textId="69DD94A2" w:rsidR="00CC2241" w:rsidRDefault="00CC2241">
          <w:pPr>
            <w:pStyle w:val="TOCHeading"/>
          </w:pPr>
          <w:r>
            <w:t>Contents</w:t>
          </w:r>
        </w:p>
        <w:p w14:paraId="3F644FC2" w14:textId="4EE23149" w:rsidR="001401A0" w:rsidRDefault="00CC2241">
          <w:pPr>
            <w:pStyle w:val="TOC1"/>
            <w:tabs>
              <w:tab w:val="right" w:leader="dot" w:pos="9016"/>
            </w:tabs>
            <w:rPr>
              <w:rFonts w:eastAsiaTheme="minorEastAsia"/>
              <w:noProof/>
              <w:lang w:val="sk-SK" w:eastAsia="sk-SK"/>
            </w:rPr>
          </w:pPr>
          <w:r>
            <w:fldChar w:fldCharType="begin"/>
          </w:r>
          <w:r>
            <w:instrText xml:space="preserve"> TOC \o "1-3" \h \z \u </w:instrText>
          </w:r>
          <w:r>
            <w:fldChar w:fldCharType="separate"/>
          </w:r>
          <w:hyperlink w:anchor="_Toc33440847" w:history="1">
            <w:r w:rsidR="001401A0" w:rsidRPr="0022494C">
              <w:rPr>
                <w:rStyle w:val="Hyperlink"/>
                <w:noProof/>
              </w:rPr>
              <w:t>Food and recipe assistant</w:t>
            </w:r>
            <w:r w:rsidR="001401A0">
              <w:rPr>
                <w:noProof/>
                <w:webHidden/>
              </w:rPr>
              <w:tab/>
            </w:r>
            <w:r w:rsidR="001401A0">
              <w:rPr>
                <w:noProof/>
                <w:webHidden/>
              </w:rPr>
              <w:fldChar w:fldCharType="begin"/>
            </w:r>
            <w:r w:rsidR="001401A0">
              <w:rPr>
                <w:noProof/>
                <w:webHidden/>
              </w:rPr>
              <w:instrText xml:space="preserve"> PAGEREF _Toc33440847 \h </w:instrText>
            </w:r>
            <w:r w:rsidR="001401A0">
              <w:rPr>
                <w:noProof/>
                <w:webHidden/>
              </w:rPr>
            </w:r>
            <w:r w:rsidR="001401A0">
              <w:rPr>
                <w:noProof/>
                <w:webHidden/>
              </w:rPr>
              <w:fldChar w:fldCharType="separate"/>
            </w:r>
            <w:r w:rsidR="009F2365">
              <w:rPr>
                <w:noProof/>
                <w:webHidden/>
              </w:rPr>
              <w:t>1</w:t>
            </w:r>
            <w:r w:rsidR="001401A0">
              <w:rPr>
                <w:noProof/>
                <w:webHidden/>
              </w:rPr>
              <w:fldChar w:fldCharType="end"/>
            </w:r>
          </w:hyperlink>
        </w:p>
        <w:p w14:paraId="0654ABE8" w14:textId="3257322E" w:rsidR="001401A0" w:rsidRDefault="00FD1E34">
          <w:pPr>
            <w:pStyle w:val="TOC1"/>
            <w:tabs>
              <w:tab w:val="right" w:leader="dot" w:pos="9016"/>
            </w:tabs>
            <w:rPr>
              <w:rFonts w:eastAsiaTheme="minorEastAsia"/>
              <w:noProof/>
              <w:lang w:val="sk-SK" w:eastAsia="sk-SK"/>
            </w:rPr>
          </w:pPr>
          <w:hyperlink w:anchor="_Toc33440848" w:history="1">
            <w:r w:rsidR="001401A0" w:rsidRPr="0022494C">
              <w:rPr>
                <w:rStyle w:val="Hyperlink"/>
                <w:noProof/>
              </w:rPr>
              <w:t>Table of content</w:t>
            </w:r>
            <w:r w:rsidR="001401A0">
              <w:rPr>
                <w:noProof/>
                <w:webHidden/>
              </w:rPr>
              <w:tab/>
            </w:r>
            <w:r w:rsidR="001401A0">
              <w:rPr>
                <w:noProof/>
                <w:webHidden/>
              </w:rPr>
              <w:fldChar w:fldCharType="begin"/>
            </w:r>
            <w:r w:rsidR="001401A0">
              <w:rPr>
                <w:noProof/>
                <w:webHidden/>
              </w:rPr>
              <w:instrText xml:space="preserve"> PAGEREF _Toc33440848 \h </w:instrText>
            </w:r>
            <w:r w:rsidR="001401A0">
              <w:rPr>
                <w:noProof/>
                <w:webHidden/>
              </w:rPr>
            </w:r>
            <w:r w:rsidR="001401A0">
              <w:rPr>
                <w:noProof/>
                <w:webHidden/>
              </w:rPr>
              <w:fldChar w:fldCharType="separate"/>
            </w:r>
            <w:r w:rsidR="009F2365">
              <w:rPr>
                <w:noProof/>
                <w:webHidden/>
              </w:rPr>
              <w:t>2</w:t>
            </w:r>
            <w:r w:rsidR="001401A0">
              <w:rPr>
                <w:noProof/>
                <w:webHidden/>
              </w:rPr>
              <w:fldChar w:fldCharType="end"/>
            </w:r>
          </w:hyperlink>
        </w:p>
        <w:p w14:paraId="7953A25E" w14:textId="10E87D2B" w:rsidR="001401A0" w:rsidRDefault="00FD1E34">
          <w:pPr>
            <w:pStyle w:val="TOC1"/>
            <w:tabs>
              <w:tab w:val="right" w:leader="dot" w:pos="9016"/>
            </w:tabs>
            <w:rPr>
              <w:rFonts w:eastAsiaTheme="minorEastAsia"/>
              <w:noProof/>
              <w:lang w:val="sk-SK" w:eastAsia="sk-SK"/>
            </w:rPr>
          </w:pPr>
          <w:hyperlink w:anchor="_Toc33440849" w:history="1">
            <w:r w:rsidR="001401A0" w:rsidRPr="0022494C">
              <w:rPr>
                <w:rStyle w:val="Hyperlink"/>
                <w:noProof/>
              </w:rPr>
              <w:t>Background description</w:t>
            </w:r>
            <w:r w:rsidR="001401A0">
              <w:rPr>
                <w:noProof/>
                <w:webHidden/>
              </w:rPr>
              <w:tab/>
            </w:r>
            <w:r w:rsidR="001401A0">
              <w:rPr>
                <w:noProof/>
                <w:webHidden/>
              </w:rPr>
              <w:fldChar w:fldCharType="begin"/>
            </w:r>
            <w:r w:rsidR="001401A0">
              <w:rPr>
                <w:noProof/>
                <w:webHidden/>
              </w:rPr>
              <w:instrText xml:space="preserve"> PAGEREF _Toc33440849 \h </w:instrText>
            </w:r>
            <w:r w:rsidR="001401A0">
              <w:rPr>
                <w:noProof/>
                <w:webHidden/>
              </w:rPr>
            </w:r>
            <w:r w:rsidR="001401A0">
              <w:rPr>
                <w:noProof/>
                <w:webHidden/>
              </w:rPr>
              <w:fldChar w:fldCharType="separate"/>
            </w:r>
            <w:r w:rsidR="009F2365">
              <w:rPr>
                <w:noProof/>
                <w:webHidden/>
              </w:rPr>
              <w:t>3</w:t>
            </w:r>
            <w:r w:rsidR="001401A0">
              <w:rPr>
                <w:noProof/>
                <w:webHidden/>
              </w:rPr>
              <w:fldChar w:fldCharType="end"/>
            </w:r>
          </w:hyperlink>
        </w:p>
        <w:p w14:paraId="1888EE1B" w14:textId="78F3E89E" w:rsidR="001401A0" w:rsidRDefault="00FD1E34">
          <w:pPr>
            <w:pStyle w:val="TOC1"/>
            <w:tabs>
              <w:tab w:val="right" w:leader="dot" w:pos="9016"/>
            </w:tabs>
            <w:rPr>
              <w:rFonts w:eastAsiaTheme="minorEastAsia"/>
              <w:noProof/>
              <w:lang w:val="sk-SK" w:eastAsia="sk-SK"/>
            </w:rPr>
          </w:pPr>
          <w:hyperlink w:anchor="_Toc33440850" w:history="1">
            <w:r w:rsidR="001401A0" w:rsidRPr="0022494C">
              <w:rPr>
                <w:rStyle w:val="Hyperlink"/>
                <w:noProof/>
              </w:rPr>
              <w:t>Purpose</w:t>
            </w:r>
            <w:r w:rsidR="001401A0">
              <w:rPr>
                <w:noProof/>
                <w:webHidden/>
              </w:rPr>
              <w:tab/>
            </w:r>
            <w:r w:rsidR="001401A0">
              <w:rPr>
                <w:noProof/>
                <w:webHidden/>
              </w:rPr>
              <w:fldChar w:fldCharType="begin"/>
            </w:r>
            <w:r w:rsidR="001401A0">
              <w:rPr>
                <w:noProof/>
                <w:webHidden/>
              </w:rPr>
              <w:instrText xml:space="preserve"> PAGEREF _Toc33440850 \h </w:instrText>
            </w:r>
            <w:r w:rsidR="001401A0">
              <w:rPr>
                <w:noProof/>
                <w:webHidden/>
              </w:rPr>
            </w:r>
            <w:r w:rsidR="001401A0">
              <w:rPr>
                <w:noProof/>
                <w:webHidden/>
              </w:rPr>
              <w:fldChar w:fldCharType="separate"/>
            </w:r>
            <w:r w:rsidR="009F2365">
              <w:rPr>
                <w:noProof/>
                <w:webHidden/>
              </w:rPr>
              <w:t>4</w:t>
            </w:r>
            <w:r w:rsidR="001401A0">
              <w:rPr>
                <w:noProof/>
                <w:webHidden/>
              </w:rPr>
              <w:fldChar w:fldCharType="end"/>
            </w:r>
          </w:hyperlink>
        </w:p>
        <w:p w14:paraId="58234252" w14:textId="0AB1897D" w:rsidR="001401A0" w:rsidRDefault="00FD1E34">
          <w:pPr>
            <w:pStyle w:val="TOC1"/>
            <w:tabs>
              <w:tab w:val="right" w:leader="dot" w:pos="9016"/>
            </w:tabs>
            <w:rPr>
              <w:rFonts w:eastAsiaTheme="minorEastAsia"/>
              <w:noProof/>
              <w:lang w:val="sk-SK" w:eastAsia="sk-SK"/>
            </w:rPr>
          </w:pPr>
          <w:hyperlink w:anchor="_Toc33440851" w:history="1">
            <w:r w:rsidR="001401A0" w:rsidRPr="0022494C">
              <w:rPr>
                <w:rStyle w:val="Hyperlink"/>
                <w:noProof/>
              </w:rPr>
              <w:t>Problem statement</w:t>
            </w:r>
            <w:r w:rsidR="001401A0">
              <w:rPr>
                <w:noProof/>
                <w:webHidden/>
              </w:rPr>
              <w:tab/>
            </w:r>
            <w:r w:rsidR="001401A0">
              <w:rPr>
                <w:noProof/>
                <w:webHidden/>
              </w:rPr>
              <w:fldChar w:fldCharType="begin"/>
            </w:r>
            <w:r w:rsidR="001401A0">
              <w:rPr>
                <w:noProof/>
                <w:webHidden/>
              </w:rPr>
              <w:instrText xml:space="preserve"> PAGEREF _Toc33440851 \h </w:instrText>
            </w:r>
            <w:r w:rsidR="001401A0">
              <w:rPr>
                <w:noProof/>
                <w:webHidden/>
              </w:rPr>
            </w:r>
            <w:r w:rsidR="001401A0">
              <w:rPr>
                <w:noProof/>
                <w:webHidden/>
              </w:rPr>
              <w:fldChar w:fldCharType="separate"/>
            </w:r>
            <w:r w:rsidR="009F2365">
              <w:rPr>
                <w:noProof/>
                <w:webHidden/>
              </w:rPr>
              <w:t>4</w:t>
            </w:r>
            <w:r w:rsidR="001401A0">
              <w:rPr>
                <w:noProof/>
                <w:webHidden/>
              </w:rPr>
              <w:fldChar w:fldCharType="end"/>
            </w:r>
          </w:hyperlink>
        </w:p>
        <w:p w14:paraId="5BB42CB0" w14:textId="4C359721" w:rsidR="001401A0" w:rsidRDefault="00FD1E34">
          <w:pPr>
            <w:pStyle w:val="TOC1"/>
            <w:tabs>
              <w:tab w:val="right" w:leader="dot" w:pos="9016"/>
            </w:tabs>
            <w:rPr>
              <w:rFonts w:eastAsiaTheme="minorEastAsia"/>
              <w:noProof/>
              <w:lang w:val="sk-SK" w:eastAsia="sk-SK"/>
            </w:rPr>
          </w:pPr>
          <w:hyperlink w:anchor="_Toc33440852" w:history="1">
            <w:r w:rsidR="001401A0" w:rsidRPr="0022494C">
              <w:rPr>
                <w:rStyle w:val="Hyperlink"/>
                <w:noProof/>
              </w:rPr>
              <w:t>Delimitation</w:t>
            </w:r>
            <w:r w:rsidR="001401A0">
              <w:rPr>
                <w:noProof/>
                <w:webHidden/>
              </w:rPr>
              <w:tab/>
            </w:r>
            <w:r w:rsidR="001401A0">
              <w:rPr>
                <w:noProof/>
                <w:webHidden/>
              </w:rPr>
              <w:fldChar w:fldCharType="begin"/>
            </w:r>
            <w:r w:rsidR="001401A0">
              <w:rPr>
                <w:noProof/>
                <w:webHidden/>
              </w:rPr>
              <w:instrText xml:space="preserve"> PAGEREF _Toc33440852 \h </w:instrText>
            </w:r>
            <w:r w:rsidR="001401A0">
              <w:rPr>
                <w:noProof/>
                <w:webHidden/>
              </w:rPr>
            </w:r>
            <w:r w:rsidR="001401A0">
              <w:rPr>
                <w:noProof/>
                <w:webHidden/>
              </w:rPr>
              <w:fldChar w:fldCharType="separate"/>
            </w:r>
            <w:r w:rsidR="009F2365">
              <w:rPr>
                <w:noProof/>
                <w:webHidden/>
              </w:rPr>
              <w:t>4</w:t>
            </w:r>
            <w:r w:rsidR="001401A0">
              <w:rPr>
                <w:noProof/>
                <w:webHidden/>
              </w:rPr>
              <w:fldChar w:fldCharType="end"/>
            </w:r>
          </w:hyperlink>
        </w:p>
        <w:p w14:paraId="2A23412B" w14:textId="27A99E48" w:rsidR="001401A0" w:rsidRDefault="00FD1E34">
          <w:pPr>
            <w:pStyle w:val="TOC1"/>
            <w:tabs>
              <w:tab w:val="right" w:leader="dot" w:pos="9016"/>
            </w:tabs>
            <w:rPr>
              <w:rFonts w:eastAsiaTheme="minorEastAsia"/>
              <w:noProof/>
              <w:lang w:val="sk-SK" w:eastAsia="sk-SK"/>
            </w:rPr>
          </w:pPr>
          <w:hyperlink w:anchor="_Toc33440853" w:history="1">
            <w:r w:rsidR="001401A0" w:rsidRPr="0022494C">
              <w:rPr>
                <w:rStyle w:val="Hyperlink"/>
                <w:noProof/>
              </w:rPr>
              <w:t>Methodology</w:t>
            </w:r>
            <w:r w:rsidR="001401A0">
              <w:rPr>
                <w:noProof/>
                <w:webHidden/>
              </w:rPr>
              <w:tab/>
            </w:r>
            <w:r w:rsidR="001401A0">
              <w:rPr>
                <w:noProof/>
                <w:webHidden/>
              </w:rPr>
              <w:fldChar w:fldCharType="begin"/>
            </w:r>
            <w:r w:rsidR="001401A0">
              <w:rPr>
                <w:noProof/>
                <w:webHidden/>
              </w:rPr>
              <w:instrText xml:space="preserve"> PAGEREF _Toc33440853 \h </w:instrText>
            </w:r>
            <w:r w:rsidR="001401A0">
              <w:rPr>
                <w:noProof/>
                <w:webHidden/>
              </w:rPr>
            </w:r>
            <w:r w:rsidR="001401A0">
              <w:rPr>
                <w:noProof/>
                <w:webHidden/>
              </w:rPr>
              <w:fldChar w:fldCharType="separate"/>
            </w:r>
            <w:r w:rsidR="009F2365">
              <w:rPr>
                <w:noProof/>
                <w:webHidden/>
              </w:rPr>
              <w:t>5</w:t>
            </w:r>
            <w:r w:rsidR="001401A0">
              <w:rPr>
                <w:noProof/>
                <w:webHidden/>
              </w:rPr>
              <w:fldChar w:fldCharType="end"/>
            </w:r>
          </w:hyperlink>
        </w:p>
        <w:p w14:paraId="2587D14F" w14:textId="2F8A29F7" w:rsidR="001401A0" w:rsidRDefault="00FD1E34">
          <w:pPr>
            <w:pStyle w:val="TOC1"/>
            <w:tabs>
              <w:tab w:val="right" w:leader="dot" w:pos="9016"/>
            </w:tabs>
            <w:rPr>
              <w:rFonts w:eastAsiaTheme="minorEastAsia"/>
              <w:noProof/>
              <w:lang w:val="sk-SK" w:eastAsia="sk-SK"/>
            </w:rPr>
          </w:pPr>
          <w:hyperlink w:anchor="_Toc33440854" w:history="1">
            <w:r w:rsidR="001401A0" w:rsidRPr="0022494C">
              <w:rPr>
                <w:rStyle w:val="Hyperlink"/>
                <w:noProof/>
              </w:rPr>
              <w:t>Project phases</w:t>
            </w:r>
            <w:r w:rsidR="001401A0">
              <w:rPr>
                <w:noProof/>
                <w:webHidden/>
              </w:rPr>
              <w:tab/>
            </w:r>
            <w:r w:rsidR="001401A0">
              <w:rPr>
                <w:noProof/>
                <w:webHidden/>
              </w:rPr>
              <w:fldChar w:fldCharType="begin"/>
            </w:r>
            <w:r w:rsidR="001401A0">
              <w:rPr>
                <w:noProof/>
                <w:webHidden/>
              </w:rPr>
              <w:instrText xml:space="preserve"> PAGEREF _Toc33440854 \h </w:instrText>
            </w:r>
            <w:r w:rsidR="001401A0">
              <w:rPr>
                <w:noProof/>
                <w:webHidden/>
              </w:rPr>
            </w:r>
            <w:r w:rsidR="001401A0">
              <w:rPr>
                <w:noProof/>
                <w:webHidden/>
              </w:rPr>
              <w:fldChar w:fldCharType="separate"/>
            </w:r>
            <w:r w:rsidR="009F2365">
              <w:rPr>
                <w:noProof/>
                <w:webHidden/>
              </w:rPr>
              <w:t>5</w:t>
            </w:r>
            <w:r w:rsidR="001401A0">
              <w:rPr>
                <w:noProof/>
                <w:webHidden/>
              </w:rPr>
              <w:fldChar w:fldCharType="end"/>
            </w:r>
          </w:hyperlink>
        </w:p>
        <w:p w14:paraId="66759080" w14:textId="4A2CB67C" w:rsidR="001401A0" w:rsidRDefault="00FD1E34">
          <w:pPr>
            <w:pStyle w:val="TOC2"/>
            <w:tabs>
              <w:tab w:val="right" w:leader="dot" w:pos="9016"/>
            </w:tabs>
            <w:rPr>
              <w:rFonts w:eastAsiaTheme="minorEastAsia"/>
              <w:noProof/>
              <w:lang w:val="sk-SK" w:eastAsia="sk-SK"/>
            </w:rPr>
          </w:pPr>
          <w:hyperlink w:anchor="_Toc33440855" w:history="1">
            <w:r w:rsidR="001401A0" w:rsidRPr="0022494C">
              <w:rPr>
                <w:rStyle w:val="Hyperlink"/>
                <w:noProof/>
              </w:rPr>
              <w:t>Inception</w:t>
            </w:r>
            <w:r w:rsidR="001401A0">
              <w:rPr>
                <w:noProof/>
                <w:webHidden/>
              </w:rPr>
              <w:tab/>
            </w:r>
            <w:r w:rsidR="001401A0">
              <w:rPr>
                <w:noProof/>
                <w:webHidden/>
              </w:rPr>
              <w:fldChar w:fldCharType="begin"/>
            </w:r>
            <w:r w:rsidR="001401A0">
              <w:rPr>
                <w:noProof/>
                <w:webHidden/>
              </w:rPr>
              <w:instrText xml:space="preserve"> PAGEREF _Toc33440855 \h </w:instrText>
            </w:r>
            <w:r w:rsidR="001401A0">
              <w:rPr>
                <w:noProof/>
                <w:webHidden/>
              </w:rPr>
            </w:r>
            <w:r w:rsidR="001401A0">
              <w:rPr>
                <w:noProof/>
                <w:webHidden/>
              </w:rPr>
              <w:fldChar w:fldCharType="separate"/>
            </w:r>
            <w:r w:rsidR="009F2365">
              <w:rPr>
                <w:noProof/>
                <w:webHidden/>
              </w:rPr>
              <w:t>5</w:t>
            </w:r>
            <w:r w:rsidR="001401A0">
              <w:rPr>
                <w:noProof/>
                <w:webHidden/>
              </w:rPr>
              <w:fldChar w:fldCharType="end"/>
            </w:r>
          </w:hyperlink>
        </w:p>
        <w:p w14:paraId="47355F4F" w14:textId="2797E6F6" w:rsidR="001401A0" w:rsidRDefault="00FD1E34">
          <w:pPr>
            <w:pStyle w:val="TOC2"/>
            <w:tabs>
              <w:tab w:val="right" w:leader="dot" w:pos="9016"/>
            </w:tabs>
            <w:rPr>
              <w:rFonts w:eastAsiaTheme="minorEastAsia"/>
              <w:noProof/>
              <w:lang w:val="sk-SK" w:eastAsia="sk-SK"/>
            </w:rPr>
          </w:pPr>
          <w:hyperlink w:anchor="_Toc33440856" w:history="1">
            <w:r w:rsidR="001401A0" w:rsidRPr="0022494C">
              <w:rPr>
                <w:rStyle w:val="Hyperlink"/>
                <w:noProof/>
              </w:rPr>
              <w:t>Elaboration</w:t>
            </w:r>
            <w:r w:rsidR="001401A0">
              <w:rPr>
                <w:noProof/>
                <w:webHidden/>
              </w:rPr>
              <w:tab/>
            </w:r>
            <w:r w:rsidR="001401A0">
              <w:rPr>
                <w:noProof/>
                <w:webHidden/>
              </w:rPr>
              <w:fldChar w:fldCharType="begin"/>
            </w:r>
            <w:r w:rsidR="001401A0">
              <w:rPr>
                <w:noProof/>
                <w:webHidden/>
              </w:rPr>
              <w:instrText xml:space="preserve"> PAGEREF _Toc33440856 \h </w:instrText>
            </w:r>
            <w:r w:rsidR="001401A0">
              <w:rPr>
                <w:noProof/>
                <w:webHidden/>
              </w:rPr>
            </w:r>
            <w:r w:rsidR="001401A0">
              <w:rPr>
                <w:noProof/>
                <w:webHidden/>
              </w:rPr>
              <w:fldChar w:fldCharType="separate"/>
            </w:r>
            <w:r w:rsidR="009F2365">
              <w:rPr>
                <w:noProof/>
                <w:webHidden/>
              </w:rPr>
              <w:t>5</w:t>
            </w:r>
            <w:r w:rsidR="001401A0">
              <w:rPr>
                <w:noProof/>
                <w:webHidden/>
              </w:rPr>
              <w:fldChar w:fldCharType="end"/>
            </w:r>
          </w:hyperlink>
        </w:p>
        <w:p w14:paraId="6596273F" w14:textId="2E40E364" w:rsidR="001401A0" w:rsidRDefault="00FD1E34">
          <w:pPr>
            <w:pStyle w:val="TOC2"/>
            <w:tabs>
              <w:tab w:val="right" w:leader="dot" w:pos="9016"/>
            </w:tabs>
            <w:rPr>
              <w:rFonts w:eastAsiaTheme="minorEastAsia"/>
              <w:noProof/>
              <w:lang w:val="sk-SK" w:eastAsia="sk-SK"/>
            </w:rPr>
          </w:pPr>
          <w:hyperlink w:anchor="_Toc33440857" w:history="1">
            <w:r w:rsidR="001401A0" w:rsidRPr="0022494C">
              <w:rPr>
                <w:rStyle w:val="Hyperlink"/>
                <w:noProof/>
              </w:rPr>
              <w:t>Construction</w:t>
            </w:r>
            <w:r w:rsidR="001401A0">
              <w:rPr>
                <w:noProof/>
                <w:webHidden/>
              </w:rPr>
              <w:tab/>
            </w:r>
            <w:r w:rsidR="001401A0">
              <w:rPr>
                <w:noProof/>
                <w:webHidden/>
              </w:rPr>
              <w:fldChar w:fldCharType="begin"/>
            </w:r>
            <w:r w:rsidR="001401A0">
              <w:rPr>
                <w:noProof/>
                <w:webHidden/>
              </w:rPr>
              <w:instrText xml:space="preserve"> PAGEREF _Toc33440857 \h </w:instrText>
            </w:r>
            <w:r w:rsidR="001401A0">
              <w:rPr>
                <w:noProof/>
                <w:webHidden/>
              </w:rPr>
            </w:r>
            <w:r w:rsidR="001401A0">
              <w:rPr>
                <w:noProof/>
                <w:webHidden/>
              </w:rPr>
              <w:fldChar w:fldCharType="separate"/>
            </w:r>
            <w:r w:rsidR="009F2365">
              <w:rPr>
                <w:noProof/>
                <w:webHidden/>
              </w:rPr>
              <w:t>5</w:t>
            </w:r>
            <w:r w:rsidR="001401A0">
              <w:rPr>
                <w:noProof/>
                <w:webHidden/>
              </w:rPr>
              <w:fldChar w:fldCharType="end"/>
            </w:r>
          </w:hyperlink>
        </w:p>
        <w:p w14:paraId="4C6C9C03" w14:textId="281C0339" w:rsidR="001401A0" w:rsidRDefault="00FD1E34">
          <w:pPr>
            <w:pStyle w:val="TOC2"/>
            <w:tabs>
              <w:tab w:val="right" w:leader="dot" w:pos="9016"/>
            </w:tabs>
            <w:rPr>
              <w:rFonts w:eastAsiaTheme="minorEastAsia"/>
              <w:noProof/>
              <w:lang w:val="sk-SK" w:eastAsia="sk-SK"/>
            </w:rPr>
          </w:pPr>
          <w:hyperlink w:anchor="_Toc33440858" w:history="1">
            <w:r w:rsidR="001401A0" w:rsidRPr="0022494C">
              <w:rPr>
                <w:rStyle w:val="Hyperlink"/>
                <w:noProof/>
              </w:rPr>
              <w:t>Transition</w:t>
            </w:r>
            <w:r w:rsidR="001401A0">
              <w:rPr>
                <w:noProof/>
                <w:webHidden/>
              </w:rPr>
              <w:tab/>
            </w:r>
            <w:r w:rsidR="001401A0">
              <w:rPr>
                <w:noProof/>
                <w:webHidden/>
              </w:rPr>
              <w:fldChar w:fldCharType="begin"/>
            </w:r>
            <w:r w:rsidR="001401A0">
              <w:rPr>
                <w:noProof/>
                <w:webHidden/>
              </w:rPr>
              <w:instrText xml:space="preserve"> PAGEREF _Toc33440858 \h </w:instrText>
            </w:r>
            <w:r w:rsidR="001401A0">
              <w:rPr>
                <w:noProof/>
                <w:webHidden/>
              </w:rPr>
            </w:r>
            <w:r w:rsidR="001401A0">
              <w:rPr>
                <w:noProof/>
                <w:webHidden/>
              </w:rPr>
              <w:fldChar w:fldCharType="separate"/>
            </w:r>
            <w:r w:rsidR="009F2365">
              <w:rPr>
                <w:noProof/>
                <w:webHidden/>
              </w:rPr>
              <w:t>5</w:t>
            </w:r>
            <w:r w:rsidR="001401A0">
              <w:rPr>
                <w:noProof/>
                <w:webHidden/>
              </w:rPr>
              <w:fldChar w:fldCharType="end"/>
            </w:r>
          </w:hyperlink>
        </w:p>
        <w:p w14:paraId="7DAA1027" w14:textId="040F0869" w:rsidR="001401A0" w:rsidRDefault="00FD1E34">
          <w:pPr>
            <w:pStyle w:val="TOC1"/>
            <w:tabs>
              <w:tab w:val="right" w:leader="dot" w:pos="9016"/>
            </w:tabs>
            <w:rPr>
              <w:rFonts w:eastAsiaTheme="minorEastAsia"/>
              <w:noProof/>
              <w:lang w:val="sk-SK" w:eastAsia="sk-SK"/>
            </w:rPr>
          </w:pPr>
          <w:hyperlink w:anchor="_Toc33440859" w:history="1">
            <w:r w:rsidR="001401A0" w:rsidRPr="0022494C">
              <w:rPr>
                <w:rStyle w:val="Hyperlink"/>
                <w:noProof/>
              </w:rPr>
              <w:t>Scrum roles</w:t>
            </w:r>
            <w:r w:rsidR="001401A0">
              <w:rPr>
                <w:noProof/>
                <w:webHidden/>
              </w:rPr>
              <w:tab/>
            </w:r>
            <w:r w:rsidR="001401A0">
              <w:rPr>
                <w:noProof/>
                <w:webHidden/>
              </w:rPr>
              <w:fldChar w:fldCharType="begin"/>
            </w:r>
            <w:r w:rsidR="001401A0">
              <w:rPr>
                <w:noProof/>
                <w:webHidden/>
              </w:rPr>
              <w:instrText xml:space="preserve"> PAGEREF _Toc33440859 \h </w:instrText>
            </w:r>
            <w:r w:rsidR="001401A0">
              <w:rPr>
                <w:noProof/>
                <w:webHidden/>
              </w:rPr>
            </w:r>
            <w:r w:rsidR="001401A0">
              <w:rPr>
                <w:noProof/>
                <w:webHidden/>
              </w:rPr>
              <w:fldChar w:fldCharType="separate"/>
            </w:r>
            <w:r w:rsidR="009F2365">
              <w:rPr>
                <w:noProof/>
                <w:webHidden/>
              </w:rPr>
              <w:t>5</w:t>
            </w:r>
            <w:r w:rsidR="001401A0">
              <w:rPr>
                <w:noProof/>
                <w:webHidden/>
              </w:rPr>
              <w:fldChar w:fldCharType="end"/>
            </w:r>
          </w:hyperlink>
        </w:p>
        <w:p w14:paraId="003AAC0C" w14:textId="6F2C4EF9" w:rsidR="001401A0" w:rsidRDefault="00FD1E34">
          <w:pPr>
            <w:pStyle w:val="TOC2"/>
            <w:tabs>
              <w:tab w:val="right" w:leader="dot" w:pos="9016"/>
            </w:tabs>
            <w:rPr>
              <w:rFonts w:eastAsiaTheme="minorEastAsia"/>
              <w:noProof/>
              <w:lang w:val="sk-SK" w:eastAsia="sk-SK"/>
            </w:rPr>
          </w:pPr>
          <w:hyperlink w:anchor="_Toc33440860" w:history="1">
            <w:r w:rsidR="001401A0" w:rsidRPr="0022494C">
              <w:rPr>
                <w:rStyle w:val="Hyperlink"/>
                <w:noProof/>
              </w:rPr>
              <w:t>Scrum master</w:t>
            </w:r>
            <w:r w:rsidR="001401A0">
              <w:rPr>
                <w:noProof/>
                <w:webHidden/>
              </w:rPr>
              <w:tab/>
            </w:r>
            <w:r w:rsidR="001401A0">
              <w:rPr>
                <w:noProof/>
                <w:webHidden/>
              </w:rPr>
              <w:fldChar w:fldCharType="begin"/>
            </w:r>
            <w:r w:rsidR="001401A0">
              <w:rPr>
                <w:noProof/>
                <w:webHidden/>
              </w:rPr>
              <w:instrText xml:space="preserve"> PAGEREF _Toc33440860 \h </w:instrText>
            </w:r>
            <w:r w:rsidR="001401A0">
              <w:rPr>
                <w:noProof/>
                <w:webHidden/>
              </w:rPr>
            </w:r>
            <w:r w:rsidR="001401A0">
              <w:rPr>
                <w:noProof/>
                <w:webHidden/>
              </w:rPr>
              <w:fldChar w:fldCharType="separate"/>
            </w:r>
            <w:r w:rsidR="009F2365">
              <w:rPr>
                <w:noProof/>
                <w:webHidden/>
              </w:rPr>
              <w:t>5</w:t>
            </w:r>
            <w:r w:rsidR="001401A0">
              <w:rPr>
                <w:noProof/>
                <w:webHidden/>
              </w:rPr>
              <w:fldChar w:fldCharType="end"/>
            </w:r>
          </w:hyperlink>
        </w:p>
        <w:p w14:paraId="65E6EFD8" w14:textId="22B87515" w:rsidR="001401A0" w:rsidRDefault="00FD1E34">
          <w:pPr>
            <w:pStyle w:val="TOC2"/>
            <w:tabs>
              <w:tab w:val="right" w:leader="dot" w:pos="9016"/>
            </w:tabs>
            <w:rPr>
              <w:rFonts w:eastAsiaTheme="minorEastAsia"/>
              <w:noProof/>
              <w:lang w:val="sk-SK" w:eastAsia="sk-SK"/>
            </w:rPr>
          </w:pPr>
          <w:hyperlink w:anchor="_Toc33440861" w:history="1">
            <w:r w:rsidR="001401A0" w:rsidRPr="0022494C">
              <w:rPr>
                <w:rStyle w:val="Hyperlink"/>
                <w:noProof/>
              </w:rPr>
              <w:t>Product owner</w:t>
            </w:r>
            <w:r w:rsidR="001401A0">
              <w:rPr>
                <w:noProof/>
                <w:webHidden/>
              </w:rPr>
              <w:tab/>
            </w:r>
            <w:r w:rsidR="001401A0">
              <w:rPr>
                <w:noProof/>
                <w:webHidden/>
              </w:rPr>
              <w:fldChar w:fldCharType="begin"/>
            </w:r>
            <w:r w:rsidR="001401A0">
              <w:rPr>
                <w:noProof/>
                <w:webHidden/>
              </w:rPr>
              <w:instrText xml:space="preserve"> PAGEREF _Toc33440861 \h </w:instrText>
            </w:r>
            <w:r w:rsidR="001401A0">
              <w:rPr>
                <w:noProof/>
                <w:webHidden/>
              </w:rPr>
            </w:r>
            <w:r w:rsidR="001401A0">
              <w:rPr>
                <w:noProof/>
                <w:webHidden/>
              </w:rPr>
              <w:fldChar w:fldCharType="separate"/>
            </w:r>
            <w:r w:rsidR="009F2365">
              <w:rPr>
                <w:noProof/>
                <w:webHidden/>
              </w:rPr>
              <w:t>5</w:t>
            </w:r>
            <w:r w:rsidR="001401A0">
              <w:rPr>
                <w:noProof/>
                <w:webHidden/>
              </w:rPr>
              <w:fldChar w:fldCharType="end"/>
            </w:r>
          </w:hyperlink>
        </w:p>
        <w:p w14:paraId="678C271B" w14:textId="079F1F94" w:rsidR="001401A0" w:rsidRDefault="00FD1E34">
          <w:pPr>
            <w:pStyle w:val="TOC2"/>
            <w:tabs>
              <w:tab w:val="right" w:leader="dot" w:pos="9016"/>
            </w:tabs>
            <w:rPr>
              <w:rFonts w:eastAsiaTheme="minorEastAsia"/>
              <w:noProof/>
              <w:lang w:val="sk-SK" w:eastAsia="sk-SK"/>
            </w:rPr>
          </w:pPr>
          <w:hyperlink w:anchor="_Toc33440862" w:history="1">
            <w:r w:rsidR="001401A0" w:rsidRPr="0022494C">
              <w:rPr>
                <w:rStyle w:val="Hyperlink"/>
                <w:noProof/>
              </w:rPr>
              <w:t>Development team</w:t>
            </w:r>
            <w:r w:rsidR="001401A0">
              <w:rPr>
                <w:noProof/>
                <w:webHidden/>
              </w:rPr>
              <w:tab/>
            </w:r>
            <w:r w:rsidR="001401A0">
              <w:rPr>
                <w:noProof/>
                <w:webHidden/>
              </w:rPr>
              <w:fldChar w:fldCharType="begin"/>
            </w:r>
            <w:r w:rsidR="001401A0">
              <w:rPr>
                <w:noProof/>
                <w:webHidden/>
              </w:rPr>
              <w:instrText xml:space="preserve"> PAGEREF _Toc33440862 \h </w:instrText>
            </w:r>
            <w:r w:rsidR="001401A0">
              <w:rPr>
                <w:noProof/>
                <w:webHidden/>
              </w:rPr>
            </w:r>
            <w:r w:rsidR="001401A0">
              <w:rPr>
                <w:noProof/>
                <w:webHidden/>
              </w:rPr>
              <w:fldChar w:fldCharType="separate"/>
            </w:r>
            <w:r w:rsidR="009F2365">
              <w:rPr>
                <w:noProof/>
                <w:webHidden/>
              </w:rPr>
              <w:t>5</w:t>
            </w:r>
            <w:r w:rsidR="001401A0">
              <w:rPr>
                <w:noProof/>
                <w:webHidden/>
              </w:rPr>
              <w:fldChar w:fldCharType="end"/>
            </w:r>
          </w:hyperlink>
        </w:p>
        <w:p w14:paraId="06C525C8" w14:textId="39AF9F12" w:rsidR="001401A0" w:rsidRDefault="00FD1E34">
          <w:pPr>
            <w:pStyle w:val="TOC1"/>
            <w:tabs>
              <w:tab w:val="right" w:leader="dot" w:pos="9016"/>
            </w:tabs>
            <w:rPr>
              <w:rFonts w:eastAsiaTheme="minorEastAsia"/>
              <w:noProof/>
              <w:lang w:val="sk-SK" w:eastAsia="sk-SK"/>
            </w:rPr>
          </w:pPr>
          <w:hyperlink w:anchor="_Toc33440863" w:history="1">
            <w:r w:rsidR="001401A0" w:rsidRPr="0022494C">
              <w:rPr>
                <w:rStyle w:val="Hyperlink"/>
                <w:noProof/>
              </w:rPr>
              <w:t>Sprint backlog</w:t>
            </w:r>
            <w:r w:rsidR="001401A0">
              <w:rPr>
                <w:noProof/>
                <w:webHidden/>
              </w:rPr>
              <w:tab/>
            </w:r>
            <w:r w:rsidR="001401A0">
              <w:rPr>
                <w:noProof/>
                <w:webHidden/>
              </w:rPr>
              <w:fldChar w:fldCharType="begin"/>
            </w:r>
            <w:r w:rsidR="001401A0">
              <w:rPr>
                <w:noProof/>
                <w:webHidden/>
              </w:rPr>
              <w:instrText xml:space="preserve"> PAGEREF _Toc33440863 \h </w:instrText>
            </w:r>
            <w:r w:rsidR="001401A0">
              <w:rPr>
                <w:noProof/>
                <w:webHidden/>
              </w:rPr>
            </w:r>
            <w:r w:rsidR="001401A0">
              <w:rPr>
                <w:noProof/>
                <w:webHidden/>
              </w:rPr>
              <w:fldChar w:fldCharType="separate"/>
            </w:r>
            <w:r w:rsidR="009F2365">
              <w:rPr>
                <w:noProof/>
                <w:webHidden/>
              </w:rPr>
              <w:t>5</w:t>
            </w:r>
            <w:r w:rsidR="001401A0">
              <w:rPr>
                <w:noProof/>
                <w:webHidden/>
              </w:rPr>
              <w:fldChar w:fldCharType="end"/>
            </w:r>
          </w:hyperlink>
        </w:p>
        <w:p w14:paraId="54471D81" w14:textId="4F0A395D" w:rsidR="001401A0" w:rsidRDefault="00FD1E34">
          <w:pPr>
            <w:pStyle w:val="TOC1"/>
            <w:tabs>
              <w:tab w:val="right" w:leader="dot" w:pos="9016"/>
            </w:tabs>
            <w:rPr>
              <w:rFonts w:eastAsiaTheme="minorEastAsia"/>
              <w:noProof/>
              <w:lang w:val="sk-SK" w:eastAsia="sk-SK"/>
            </w:rPr>
          </w:pPr>
          <w:hyperlink w:anchor="_Toc33440864" w:history="1">
            <w:r w:rsidR="001401A0" w:rsidRPr="0022494C">
              <w:rPr>
                <w:rStyle w:val="Hyperlink"/>
                <w:noProof/>
              </w:rPr>
              <w:t>Time schedule</w:t>
            </w:r>
            <w:r w:rsidR="001401A0">
              <w:rPr>
                <w:noProof/>
                <w:webHidden/>
              </w:rPr>
              <w:tab/>
            </w:r>
            <w:r w:rsidR="001401A0">
              <w:rPr>
                <w:noProof/>
                <w:webHidden/>
              </w:rPr>
              <w:fldChar w:fldCharType="begin"/>
            </w:r>
            <w:r w:rsidR="001401A0">
              <w:rPr>
                <w:noProof/>
                <w:webHidden/>
              </w:rPr>
              <w:instrText xml:space="preserve"> PAGEREF _Toc33440864 \h </w:instrText>
            </w:r>
            <w:r w:rsidR="001401A0">
              <w:rPr>
                <w:noProof/>
                <w:webHidden/>
              </w:rPr>
            </w:r>
            <w:r w:rsidR="001401A0">
              <w:rPr>
                <w:noProof/>
                <w:webHidden/>
              </w:rPr>
              <w:fldChar w:fldCharType="separate"/>
            </w:r>
            <w:r w:rsidR="009F2365">
              <w:rPr>
                <w:noProof/>
                <w:webHidden/>
              </w:rPr>
              <w:t>7</w:t>
            </w:r>
            <w:r w:rsidR="001401A0">
              <w:rPr>
                <w:noProof/>
                <w:webHidden/>
              </w:rPr>
              <w:fldChar w:fldCharType="end"/>
            </w:r>
          </w:hyperlink>
        </w:p>
        <w:p w14:paraId="4743D260" w14:textId="104A4C5E" w:rsidR="001401A0" w:rsidRDefault="00FD1E34">
          <w:pPr>
            <w:pStyle w:val="TOC2"/>
            <w:tabs>
              <w:tab w:val="right" w:leader="dot" w:pos="9016"/>
            </w:tabs>
            <w:rPr>
              <w:rFonts w:eastAsiaTheme="minorEastAsia"/>
              <w:noProof/>
              <w:lang w:val="sk-SK" w:eastAsia="sk-SK"/>
            </w:rPr>
          </w:pPr>
          <w:hyperlink w:anchor="_Toc33440865" w:history="1">
            <w:r w:rsidR="001401A0" w:rsidRPr="0022494C">
              <w:rPr>
                <w:rStyle w:val="Hyperlink"/>
                <w:noProof/>
              </w:rPr>
              <w:t>Estimated durations of the phases of UP:</w:t>
            </w:r>
            <w:r w:rsidR="001401A0">
              <w:rPr>
                <w:noProof/>
                <w:webHidden/>
              </w:rPr>
              <w:tab/>
            </w:r>
            <w:r w:rsidR="001401A0">
              <w:rPr>
                <w:noProof/>
                <w:webHidden/>
              </w:rPr>
              <w:fldChar w:fldCharType="begin"/>
            </w:r>
            <w:r w:rsidR="001401A0">
              <w:rPr>
                <w:noProof/>
                <w:webHidden/>
              </w:rPr>
              <w:instrText xml:space="preserve"> PAGEREF _Toc33440865 \h </w:instrText>
            </w:r>
            <w:r w:rsidR="001401A0">
              <w:rPr>
                <w:noProof/>
                <w:webHidden/>
              </w:rPr>
            </w:r>
            <w:r w:rsidR="001401A0">
              <w:rPr>
                <w:noProof/>
                <w:webHidden/>
              </w:rPr>
              <w:fldChar w:fldCharType="separate"/>
            </w:r>
            <w:r w:rsidR="009F2365">
              <w:rPr>
                <w:noProof/>
                <w:webHidden/>
              </w:rPr>
              <w:t>7</w:t>
            </w:r>
            <w:r w:rsidR="001401A0">
              <w:rPr>
                <w:noProof/>
                <w:webHidden/>
              </w:rPr>
              <w:fldChar w:fldCharType="end"/>
            </w:r>
          </w:hyperlink>
        </w:p>
        <w:p w14:paraId="0FEA9807" w14:textId="48E4DD3E" w:rsidR="001401A0" w:rsidRDefault="00FD1E34">
          <w:pPr>
            <w:pStyle w:val="TOC2"/>
            <w:tabs>
              <w:tab w:val="right" w:leader="dot" w:pos="9016"/>
            </w:tabs>
            <w:rPr>
              <w:rFonts w:eastAsiaTheme="minorEastAsia"/>
              <w:noProof/>
              <w:lang w:val="sk-SK" w:eastAsia="sk-SK"/>
            </w:rPr>
          </w:pPr>
          <w:hyperlink w:anchor="_Toc33440866" w:history="1">
            <w:r w:rsidR="001401A0" w:rsidRPr="0022494C">
              <w:rPr>
                <w:rStyle w:val="Hyperlink"/>
                <w:noProof/>
                <w:lang w:val="sk-SK"/>
              </w:rPr>
              <w:t>Schedule of SCRUM sprints:</w:t>
            </w:r>
            <w:r w:rsidR="001401A0">
              <w:rPr>
                <w:noProof/>
                <w:webHidden/>
              </w:rPr>
              <w:tab/>
            </w:r>
            <w:r w:rsidR="001401A0">
              <w:rPr>
                <w:noProof/>
                <w:webHidden/>
              </w:rPr>
              <w:fldChar w:fldCharType="begin"/>
            </w:r>
            <w:r w:rsidR="001401A0">
              <w:rPr>
                <w:noProof/>
                <w:webHidden/>
              </w:rPr>
              <w:instrText xml:space="preserve"> PAGEREF _Toc33440866 \h </w:instrText>
            </w:r>
            <w:r w:rsidR="001401A0">
              <w:rPr>
                <w:noProof/>
                <w:webHidden/>
              </w:rPr>
            </w:r>
            <w:r w:rsidR="001401A0">
              <w:rPr>
                <w:noProof/>
                <w:webHidden/>
              </w:rPr>
              <w:fldChar w:fldCharType="separate"/>
            </w:r>
            <w:r w:rsidR="009F2365">
              <w:rPr>
                <w:noProof/>
                <w:webHidden/>
              </w:rPr>
              <w:t>7</w:t>
            </w:r>
            <w:r w:rsidR="001401A0">
              <w:rPr>
                <w:noProof/>
                <w:webHidden/>
              </w:rPr>
              <w:fldChar w:fldCharType="end"/>
            </w:r>
          </w:hyperlink>
        </w:p>
        <w:p w14:paraId="35D6EE47" w14:textId="5010A933" w:rsidR="001401A0" w:rsidRDefault="00FD1E34">
          <w:pPr>
            <w:pStyle w:val="TOC2"/>
            <w:tabs>
              <w:tab w:val="right" w:leader="dot" w:pos="9016"/>
            </w:tabs>
            <w:rPr>
              <w:rFonts w:eastAsiaTheme="minorEastAsia"/>
              <w:noProof/>
              <w:lang w:val="sk-SK" w:eastAsia="sk-SK"/>
            </w:rPr>
          </w:pPr>
          <w:hyperlink w:anchor="_Toc33440867" w:history="1">
            <w:r w:rsidR="001401A0" w:rsidRPr="0022494C">
              <w:rPr>
                <w:rStyle w:val="Hyperlink"/>
                <w:noProof/>
                <w:lang w:val="sk-SK"/>
              </w:rPr>
              <w:t>Miles stones/sprint durations:</w:t>
            </w:r>
            <w:r w:rsidR="001401A0">
              <w:rPr>
                <w:noProof/>
                <w:webHidden/>
              </w:rPr>
              <w:tab/>
            </w:r>
            <w:r w:rsidR="001401A0">
              <w:rPr>
                <w:noProof/>
                <w:webHidden/>
              </w:rPr>
              <w:fldChar w:fldCharType="begin"/>
            </w:r>
            <w:r w:rsidR="001401A0">
              <w:rPr>
                <w:noProof/>
                <w:webHidden/>
              </w:rPr>
              <w:instrText xml:space="preserve"> PAGEREF _Toc33440867 \h </w:instrText>
            </w:r>
            <w:r w:rsidR="001401A0">
              <w:rPr>
                <w:noProof/>
                <w:webHidden/>
              </w:rPr>
            </w:r>
            <w:r w:rsidR="001401A0">
              <w:rPr>
                <w:noProof/>
                <w:webHidden/>
              </w:rPr>
              <w:fldChar w:fldCharType="separate"/>
            </w:r>
            <w:r w:rsidR="009F2365">
              <w:rPr>
                <w:noProof/>
                <w:webHidden/>
              </w:rPr>
              <w:t>7</w:t>
            </w:r>
            <w:r w:rsidR="001401A0">
              <w:rPr>
                <w:noProof/>
                <w:webHidden/>
              </w:rPr>
              <w:fldChar w:fldCharType="end"/>
            </w:r>
          </w:hyperlink>
        </w:p>
        <w:p w14:paraId="117FFA4E" w14:textId="3E734F4D" w:rsidR="001401A0" w:rsidRDefault="00FD1E34">
          <w:pPr>
            <w:pStyle w:val="TOC1"/>
            <w:tabs>
              <w:tab w:val="right" w:leader="dot" w:pos="9016"/>
            </w:tabs>
            <w:rPr>
              <w:rFonts w:eastAsiaTheme="minorEastAsia"/>
              <w:noProof/>
              <w:lang w:val="sk-SK" w:eastAsia="sk-SK"/>
            </w:rPr>
          </w:pPr>
          <w:hyperlink w:anchor="_Toc33440868" w:history="1">
            <w:r w:rsidR="001401A0" w:rsidRPr="0022494C">
              <w:rPr>
                <w:rStyle w:val="Hyperlink"/>
                <w:noProof/>
              </w:rPr>
              <w:t>Risk assessment</w:t>
            </w:r>
            <w:r w:rsidR="001401A0">
              <w:rPr>
                <w:noProof/>
                <w:webHidden/>
              </w:rPr>
              <w:tab/>
            </w:r>
            <w:r w:rsidR="001401A0">
              <w:rPr>
                <w:noProof/>
                <w:webHidden/>
              </w:rPr>
              <w:fldChar w:fldCharType="begin"/>
            </w:r>
            <w:r w:rsidR="001401A0">
              <w:rPr>
                <w:noProof/>
                <w:webHidden/>
              </w:rPr>
              <w:instrText xml:space="preserve"> PAGEREF _Toc33440868 \h </w:instrText>
            </w:r>
            <w:r w:rsidR="001401A0">
              <w:rPr>
                <w:noProof/>
                <w:webHidden/>
              </w:rPr>
            </w:r>
            <w:r w:rsidR="001401A0">
              <w:rPr>
                <w:noProof/>
                <w:webHidden/>
              </w:rPr>
              <w:fldChar w:fldCharType="separate"/>
            </w:r>
            <w:r w:rsidR="009F2365">
              <w:rPr>
                <w:noProof/>
                <w:webHidden/>
              </w:rPr>
              <w:t>8</w:t>
            </w:r>
            <w:r w:rsidR="001401A0">
              <w:rPr>
                <w:noProof/>
                <w:webHidden/>
              </w:rPr>
              <w:fldChar w:fldCharType="end"/>
            </w:r>
          </w:hyperlink>
        </w:p>
        <w:p w14:paraId="75B23403" w14:textId="2D25B4C5" w:rsidR="001401A0" w:rsidRDefault="00FD1E34">
          <w:pPr>
            <w:pStyle w:val="TOC1"/>
            <w:tabs>
              <w:tab w:val="right" w:leader="dot" w:pos="9016"/>
            </w:tabs>
            <w:rPr>
              <w:rFonts w:eastAsiaTheme="minorEastAsia"/>
              <w:noProof/>
              <w:lang w:val="sk-SK" w:eastAsia="sk-SK"/>
            </w:rPr>
          </w:pPr>
          <w:hyperlink w:anchor="_Toc33440869" w:history="1">
            <w:r w:rsidR="001401A0" w:rsidRPr="0022494C">
              <w:rPr>
                <w:rStyle w:val="Hyperlink"/>
                <w:noProof/>
              </w:rPr>
              <w:t>References</w:t>
            </w:r>
            <w:r w:rsidR="001401A0">
              <w:rPr>
                <w:noProof/>
                <w:webHidden/>
              </w:rPr>
              <w:tab/>
            </w:r>
            <w:r w:rsidR="001401A0">
              <w:rPr>
                <w:noProof/>
                <w:webHidden/>
              </w:rPr>
              <w:fldChar w:fldCharType="begin"/>
            </w:r>
            <w:r w:rsidR="001401A0">
              <w:rPr>
                <w:noProof/>
                <w:webHidden/>
              </w:rPr>
              <w:instrText xml:space="preserve"> PAGEREF _Toc33440869 \h </w:instrText>
            </w:r>
            <w:r w:rsidR="001401A0">
              <w:rPr>
                <w:noProof/>
                <w:webHidden/>
              </w:rPr>
            </w:r>
            <w:r w:rsidR="001401A0">
              <w:rPr>
                <w:noProof/>
                <w:webHidden/>
              </w:rPr>
              <w:fldChar w:fldCharType="separate"/>
            </w:r>
            <w:r w:rsidR="009F2365">
              <w:rPr>
                <w:noProof/>
                <w:webHidden/>
              </w:rPr>
              <w:t>9</w:t>
            </w:r>
            <w:r w:rsidR="001401A0">
              <w:rPr>
                <w:noProof/>
                <w:webHidden/>
              </w:rPr>
              <w:fldChar w:fldCharType="end"/>
            </w:r>
          </w:hyperlink>
        </w:p>
        <w:p w14:paraId="43C69DFB" w14:textId="296C6B7C" w:rsidR="00CC2241" w:rsidRDefault="00CC2241">
          <w:r>
            <w:rPr>
              <w:b/>
              <w:bCs/>
              <w:noProof/>
            </w:rPr>
            <w:fldChar w:fldCharType="end"/>
          </w:r>
        </w:p>
      </w:sdtContent>
    </w:sdt>
    <w:p w14:paraId="2FCD282B" w14:textId="5090A519" w:rsidR="0091003B" w:rsidRPr="000F27CF" w:rsidRDefault="00734444" w:rsidP="0091003B">
      <w:pPr>
        <w:rPr>
          <w:rFonts w:asciiTheme="majorHAnsi" w:eastAsiaTheme="majorEastAsia" w:hAnsiTheme="majorHAnsi" w:cstheme="majorBidi"/>
          <w:color w:val="2F5496" w:themeColor="accent1" w:themeShade="BF"/>
          <w:sz w:val="32"/>
          <w:szCs w:val="32"/>
        </w:rPr>
      </w:pPr>
      <w:r>
        <w:br w:type="page"/>
      </w:r>
      <w:bookmarkStart w:id="4" w:name="_Toc21204297"/>
    </w:p>
    <w:p w14:paraId="36BA759B" w14:textId="77777777" w:rsidR="0091003B" w:rsidRPr="0091003B" w:rsidRDefault="0091003B" w:rsidP="0091003B"/>
    <w:p w14:paraId="407AC323" w14:textId="7F35B6C6" w:rsidR="00C05F0B" w:rsidRDefault="00734444" w:rsidP="00C05F0B">
      <w:pPr>
        <w:pStyle w:val="Heading1"/>
      </w:pPr>
      <w:bookmarkStart w:id="5" w:name="_Toc33440849"/>
      <w:r>
        <w:t>Background description</w:t>
      </w:r>
      <w:bookmarkEnd w:id="4"/>
      <w:bookmarkEnd w:id="5"/>
    </w:p>
    <w:p w14:paraId="769242D0" w14:textId="75E914D9" w:rsidR="00054E29" w:rsidRDefault="007E2C32" w:rsidP="00C05F0B">
      <w:r>
        <w:t xml:space="preserve">Food is something that people need </w:t>
      </w:r>
      <w:r w:rsidR="00C80E9C">
        <w:t>for their survival</w:t>
      </w:r>
      <w:r w:rsidR="00F23EFC">
        <w:t xml:space="preserve">. </w:t>
      </w:r>
      <w:r w:rsidR="00F23EFC" w:rsidRPr="00F23EFC">
        <w:t>From the food we get energy</w:t>
      </w:r>
      <w:r w:rsidR="00E54656">
        <w:t xml:space="preserve"> and</w:t>
      </w:r>
      <w:r w:rsidR="00F23EFC" w:rsidRPr="00F23EFC">
        <w:t xml:space="preserve"> </w:t>
      </w:r>
      <w:r w:rsidR="00E54656" w:rsidRPr="00F23EFC">
        <w:t>nutrients</w:t>
      </w:r>
      <w:r w:rsidR="00E54656">
        <w:t xml:space="preserve"> needed for the body maintenance, fighting viruses and </w:t>
      </w:r>
      <w:r w:rsidR="008E49D8">
        <w:t>bacteria, for</w:t>
      </w:r>
      <w:r w:rsidR="00453566">
        <w:t xml:space="preserve"> the body </w:t>
      </w:r>
      <w:r w:rsidR="00E54656">
        <w:t>regeneration</w:t>
      </w:r>
      <w:r w:rsidR="00D80E9E">
        <w:t xml:space="preserve"> and stimulation of the growth</w:t>
      </w:r>
      <w:r w:rsidR="00E54656">
        <w:t>.</w:t>
      </w:r>
      <w:r w:rsidR="00A063CB">
        <w:t xml:space="preserve"> The amount of food people need differs from person to person depending on the sex, weight, height, age and physical activity of the individual. Energy gained from the food is measured in calories and the average for an adult </w:t>
      </w:r>
      <w:r w:rsidR="002A69F8" w:rsidRPr="002A69F8">
        <w:t xml:space="preserve">is 2,700. </w:t>
      </w:r>
      <w:r w:rsidR="00160858" w:rsidRPr="002A69F8">
        <w:t>Th</w:t>
      </w:r>
      <w:r w:rsidR="007A5A0A">
        <w:t>is</w:t>
      </w:r>
      <w:r w:rsidR="00160858" w:rsidRPr="002A69F8">
        <w:t xml:space="preserve"> knowledge</w:t>
      </w:r>
      <w:r w:rsidR="002A69F8">
        <w:t xml:space="preserve"> allow</w:t>
      </w:r>
      <w:r w:rsidR="0063021E">
        <w:t>s</w:t>
      </w:r>
      <w:r w:rsidR="002A69F8">
        <w:t xml:space="preserve"> as to plan the proper diet that makes us vital </w:t>
      </w:r>
      <w:r w:rsidR="00B52E5F">
        <w:t>and full</w:t>
      </w:r>
      <w:r w:rsidR="002A69F8">
        <w:t xml:space="preserve"> of energy as well as ensures that body gets all </w:t>
      </w:r>
      <w:r w:rsidR="00652D13">
        <w:t>stance</w:t>
      </w:r>
      <w:r w:rsidR="006D2A27">
        <w:t>s needed.</w:t>
      </w:r>
      <w:r w:rsidR="00A8236F">
        <w:t xml:space="preserve"> </w:t>
      </w:r>
      <w:r w:rsidR="001B3D40">
        <w:t>All the nutrients can be put into five groups.</w:t>
      </w:r>
      <w:r w:rsidR="007D44DA">
        <w:t xml:space="preserve"> Those are carbohydrates, fats, proteins, vitamins and minerals</w:t>
      </w:r>
      <w:r w:rsidR="000A0D89">
        <w:t>.</w:t>
      </w:r>
    </w:p>
    <w:p w14:paraId="4C150DEA" w14:textId="5678335D" w:rsidR="003E0FB9" w:rsidRDefault="003E0FB9" w:rsidP="00C05F0B">
      <w:r>
        <w:t xml:space="preserve">Carbohydrate are the </w:t>
      </w:r>
      <w:r w:rsidR="00E20C30">
        <w:t>primary</w:t>
      </w:r>
      <w:r>
        <w:t xml:space="preserve"> source of energy</w:t>
      </w:r>
      <w:r w:rsidR="00685CC5">
        <w:t>. The significant amount comes from the plants</w:t>
      </w:r>
      <w:r w:rsidR="00821FD2">
        <w:t xml:space="preserve"> especially starchy ones like beans, potatoes and gains.</w:t>
      </w:r>
      <w:r w:rsidR="00102CF6">
        <w:t xml:space="preserve"> </w:t>
      </w:r>
      <w:r w:rsidR="00160858">
        <w:t>However,</w:t>
      </w:r>
      <w:r w:rsidR="00102CF6">
        <w:t xml:space="preserve"> people should be careful about the intake of sugars since the high amounts can lead to obesity and other health problems.</w:t>
      </w:r>
    </w:p>
    <w:p w14:paraId="087864CB" w14:textId="2557AA9B" w:rsidR="009C1ECF" w:rsidRDefault="009C1ECF" w:rsidP="00C05F0B">
      <w:r>
        <w:t xml:space="preserve">Fats are the second main source of energy. </w:t>
      </w:r>
      <w:r w:rsidR="00A675CB">
        <w:t xml:space="preserve">Even though many people avoid fats thinking they are dangerous for the weight </w:t>
      </w:r>
      <w:r w:rsidR="006E4EF3">
        <w:t>maintenance</w:t>
      </w:r>
      <w:r w:rsidR="0070298A">
        <w:t>, they are as important as sugars</w:t>
      </w:r>
      <w:r w:rsidR="00A675CB">
        <w:t>.</w:t>
      </w:r>
      <w:r w:rsidR="006B7BD0">
        <w:t xml:space="preserve"> The </w:t>
      </w:r>
      <w:r w:rsidR="002A7445">
        <w:t>presence</w:t>
      </w:r>
      <w:r w:rsidR="006B7BD0">
        <w:t xml:space="preserve"> of same fats is even needed for the body to absorb some vitamins</w:t>
      </w:r>
      <w:r w:rsidR="001C5C6A">
        <w:t>.</w:t>
      </w:r>
    </w:p>
    <w:p w14:paraId="20B812D0" w14:textId="180ECD00" w:rsidR="002950DE" w:rsidRPr="001B3D40" w:rsidRDefault="002950DE" w:rsidP="00C05F0B">
      <w:r>
        <w:t xml:space="preserve">Proteins are </w:t>
      </w:r>
      <w:r w:rsidR="006E6960">
        <w:t>the</w:t>
      </w:r>
      <w:r w:rsidR="008D4E72">
        <w:t xml:space="preserve"> building blocks of the human body and thus are very important. The biggest resource of proteins are animal products and beans.</w:t>
      </w:r>
    </w:p>
    <w:p w14:paraId="4B166E83" w14:textId="0FBE90A8" w:rsidR="00FA0716" w:rsidRDefault="00390BC4" w:rsidP="00C05F0B">
      <w:r>
        <w:t xml:space="preserve">The times when food was just food, just a basic need </w:t>
      </w:r>
      <w:r w:rsidR="008E49D8">
        <w:t>is</w:t>
      </w:r>
      <w:r>
        <w:t xml:space="preserve"> gone. As people evolved</w:t>
      </w:r>
      <w:r w:rsidR="00677669">
        <w:t>,</w:t>
      </w:r>
      <w:r>
        <w:t xml:space="preserve"> their interest in food processing grew and became one of the most popular interests because everybody has to eat.</w:t>
      </w:r>
      <w:r w:rsidR="009B034E">
        <w:t xml:space="preserve"> </w:t>
      </w:r>
      <w:r w:rsidR="0096063D">
        <w:t>People started to write down the recipes and started to share them.</w:t>
      </w:r>
      <w:r w:rsidR="000B126A">
        <w:t xml:space="preserve"> That is how </w:t>
      </w:r>
      <w:r w:rsidR="000E1AA8">
        <w:t>cookbooks</w:t>
      </w:r>
      <w:r w:rsidR="000B126A">
        <w:t xml:space="preserve"> came into this world. As the modern technology progressed this part of human culture did not remain unimpact</w:t>
      </w:r>
      <w:r w:rsidR="00350995">
        <w:t xml:space="preserve">ed. </w:t>
      </w:r>
      <w:r w:rsidR="00120E7D">
        <w:t xml:space="preserve">A </w:t>
      </w:r>
      <w:r w:rsidR="00437FA8">
        <w:t>lot</w:t>
      </w:r>
      <w:r w:rsidR="00120E7D">
        <w:t xml:space="preserve"> of new technologies and applications were introduced </w:t>
      </w:r>
      <w:r w:rsidR="006247B8">
        <w:t>to ease the everyday struggle with keeping and managing recipe</w:t>
      </w:r>
      <w:r w:rsidR="000013D7">
        <w:t xml:space="preserve">s. </w:t>
      </w:r>
      <w:r w:rsidR="008E024E">
        <w:t xml:space="preserve">Original ways like paper </w:t>
      </w:r>
      <w:r w:rsidR="000E1AA8">
        <w:t>cookbooks</w:t>
      </w:r>
      <w:r w:rsidR="008E024E">
        <w:t>, newspaper cuttings, sticky notes on the fridge etc. were replaced with mobile applications and online forums where people can discuss and share their ideas with others.</w:t>
      </w:r>
      <w:r w:rsidR="00303B29">
        <w:t xml:space="preserve"> On the one hand it turned all the original issues </w:t>
      </w:r>
      <w:r w:rsidR="00437FA8">
        <w:t>into very</w:t>
      </w:r>
      <w:r w:rsidR="00303B29">
        <w:t xml:space="preserve"> simple tasks but on the other hand a </w:t>
      </w:r>
      <w:r w:rsidR="00B77806">
        <w:t>new problem</w:t>
      </w:r>
      <w:r w:rsidR="00303B29">
        <w:t xml:space="preserve"> </w:t>
      </w:r>
      <w:r w:rsidR="00B0597A">
        <w:t>ar</w:t>
      </w:r>
      <w:r w:rsidR="00BB50F2">
        <w:t>ose</w:t>
      </w:r>
      <w:r w:rsidR="00303B29">
        <w:t>.</w:t>
      </w:r>
    </w:p>
    <w:p w14:paraId="434F4877" w14:textId="1D6EBC4A" w:rsidR="00665190" w:rsidRDefault="00C55459" w:rsidP="00C05F0B">
      <w:r>
        <w:t>We have different applications likes recipe management systems, shopping lists, applications for keeping track of the expiry date of the groceries</w:t>
      </w:r>
      <w:r w:rsidR="00252EDA">
        <w:t>,</w:t>
      </w:r>
      <w:r>
        <w:t xml:space="preserve"> forums for sharing recipes</w:t>
      </w:r>
      <w:r w:rsidR="00252EDA">
        <w:t xml:space="preserve"> etc</w:t>
      </w:r>
      <w:r>
        <w:t>.</w:t>
      </w:r>
      <w:r w:rsidR="00252EDA">
        <w:t xml:space="preserve"> </w:t>
      </w:r>
      <w:r w:rsidR="00F420E4">
        <w:t>This can be fine if people need just one or two applications but for the people with bigger interest in culinary arts or for people with special needs or diets a problem arises.</w:t>
      </w:r>
      <w:r w:rsidR="00C440E7">
        <w:t xml:space="preserve"> People have to jump from one application to another and sometimes they even need to </w:t>
      </w:r>
      <w:r w:rsidR="00437FA8">
        <w:t>transfer</w:t>
      </w:r>
      <w:r w:rsidR="00C440E7">
        <w:t xml:space="preserve"> data by themselves since these applications are not interconnected.</w:t>
      </w:r>
    </w:p>
    <w:p w14:paraId="3C3A27F8" w14:textId="044BA800" w:rsidR="00CD3051" w:rsidRDefault="00F52982" w:rsidP="00C05F0B">
      <w:r>
        <w:t>Moreover n</w:t>
      </w:r>
      <w:r w:rsidR="00CD3051">
        <w:t>owadays, in the world of internet, people have so many options that it might get difficult to make right decisions regarding their diet and they hard times picking the right recipe.</w:t>
      </w:r>
    </w:p>
    <w:p w14:paraId="639A2758" w14:textId="4A0CD622" w:rsidR="00665190" w:rsidRDefault="000F27CF">
      <w:r>
        <w:fldChar w:fldCharType="begin" w:fldLock="1"/>
      </w:r>
      <w:r>
        <w:instrText>ADDIN CSL_CITATION {"citationItems":[{"id":"ITEM-1","itemData":{"URL":"https://www.britannica.com/topic/food","accessed":{"date-parts":[["2019","10","28"]]},"id":"ITEM-1","issued":{"date-parts":[["0"]]},"title":"food | Definition &amp; Nutrition | Britannica.com","type":"webpage"},"uris":["http://www.mendeley.com/documents/?uuid=ada5d0ca-998b-3308-a774-e89926a0f54b"]}],"mendeley":{"formattedCitation":"(food | Definition &amp; Nutrition | Britannica.com, 2019)","plainTextFormattedCitation":"(food | Definition &amp; Nutrition | Britannica.com, 2019)","previouslyFormattedCitation":"(food | Definition &amp; Nutrition | Britannica.com, 2019)"},"properties":{"noteIndex":0},"schema":"https://github.com/citation-style-language/schema/raw/master/csl-citation.json"}</w:instrText>
      </w:r>
      <w:r>
        <w:fldChar w:fldCharType="separate"/>
      </w:r>
      <w:r w:rsidRPr="000F27CF">
        <w:rPr>
          <w:noProof/>
        </w:rPr>
        <w:t>(food | Definition &amp; Nutrition | Britannica.com, 2019)</w:t>
      </w:r>
      <w:r>
        <w:fldChar w:fldCharType="end"/>
      </w:r>
    </w:p>
    <w:p w14:paraId="4A8F3EED" w14:textId="595CFE00" w:rsidR="000F27CF" w:rsidRDefault="000F27CF">
      <w:r>
        <w:fldChar w:fldCharType="begin" w:fldLock="1"/>
      </w:r>
      <w:r>
        <w:instrText>ADDIN CSL_CITATION {"citationItems":[{"id":"ITEM-1","itemData":{"URL":"https://www.nationalgeographic.org/encyclopedia/food/","accessed":{"date-parts":[["2019","10","28"]]},"id":"ITEM-1","issued":{"date-parts":[["0"]]},"title":"food | National Geographic Society","type":"webpage"},"uris":["http://www.mendeley.com/documents/?uuid=a14b17de-9464-3b1e-aa68-fe6a16b36286"]}],"mendeley":{"formattedCitation":"(food | National Geographic Society, 2019)","plainTextFormattedCitation":"(food | National Geographic Society, 2019)","previouslyFormattedCitation":"(food | National Geographic Society, 2019)"},"properties":{"noteIndex":0},"schema":"https://github.com/citation-style-language/schema/raw/master/csl-citation.json"}</w:instrText>
      </w:r>
      <w:r>
        <w:fldChar w:fldCharType="separate"/>
      </w:r>
      <w:r w:rsidRPr="000F27CF">
        <w:rPr>
          <w:noProof/>
        </w:rPr>
        <w:t>(food | National Geographic Society, 2019)</w:t>
      </w:r>
      <w:r>
        <w:fldChar w:fldCharType="end"/>
      </w:r>
    </w:p>
    <w:p w14:paraId="72683D93" w14:textId="5703D143" w:rsidR="000F27CF" w:rsidRDefault="000F27CF"/>
    <w:p w14:paraId="487FE4BC" w14:textId="6D76E1A0" w:rsidR="004E10FB" w:rsidRDefault="004E10FB"/>
    <w:p w14:paraId="04BAB575" w14:textId="61616EF4" w:rsidR="004E10FB" w:rsidRDefault="004E10FB"/>
    <w:p w14:paraId="71EA5E74" w14:textId="77777777" w:rsidR="004E10FB" w:rsidRDefault="004E10FB"/>
    <w:p w14:paraId="3586BA43" w14:textId="1BF996EC" w:rsidR="006D0839" w:rsidRDefault="000B782C" w:rsidP="00F51FB8">
      <w:pPr>
        <w:pStyle w:val="Heading1"/>
      </w:pPr>
      <w:bookmarkStart w:id="6" w:name="_Toc21204298"/>
      <w:bookmarkStart w:id="7" w:name="_Toc33440850"/>
      <w:r>
        <w:t>Purpose</w:t>
      </w:r>
      <w:bookmarkEnd w:id="6"/>
      <w:bookmarkEnd w:id="7"/>
    </w:p>
    <w:p w14:paraId="0D4D95AB" w14:textId="77777777" w:rsidR="004B72CE" w:rsidRDefault="004B72CE" w:rsidP="004B72CE">
      <w:pPr>
        <w:pStyle w:val="Default"/>
      </w:pPr>
    </w:p>
    <w:p w14:paraId="511F9A4C" w14:textId="0888E093" w:rsidR="004B72CE" w:rsidRPr="004B72CE" w:rsidRDefault="004B72CE" w:rsidP="004B72CE">
      <w:r>
        <w:t>The goal of this project is to reduce the overwhelming number of different applications needed to manage, share recipes</w:t>
      </w:r>
      <w:r w:rsidR="0052099B">
        <w:t>, create shopping lists</w:t>
      </w:r>
      <w:r>
        <w:t xml:space="preserve"> and maintain diets by replacing them with a single solution so the user does not need to jump from one application to another.</w:t>
      </w:r>
    </w:p>
    <w:p w14:paraId="35A8660B" w14:textId="72E2BD40" w:rsidR="000B782C" w:rsidRDefault="000B782C" w:rsidP="00F51FB8">
      <w:pPr>
        <w:pStyle w:val="Heading1"/>
      </w:pPr>
      <w:bookmarkStart w:id="8" w:name="_Toc21204299"/>
      <w:bookmarkStart w:id="9" w:name="_Toc33440851"/>
      <w:r>
        <w:t xml:space="preserve">Problem </w:t>
      </w:r>
      <w:r w:rsidR="00390C1F">
        <w:t>statement</w:t>
      </w:r>
      <w:bookmarkEnd w:id="8"/>
      <w:bookmarkEnd w:id="9"/>
    </w:p>
    <w:p w14:paraId="7F832C85" w14:textId="5E0AA076" w:rsidR="00FD6275" w:rsidRPr="00FD6275" w:rsidRDefault="00E72F2B" w:rsidP="00FD6275">
      <w:r>
        <w:t>Currently</w:t>
      </w:r>
      <w:r w:rsidR="006F36A2">
        <w:t xml:space="preserve"> people need to install different applications with different purposes regarding the recipe management</w:t>
      </w:r>
      <w:r>
        <w:t xml:space="preserve"> which takes resources and is time consuming.</w:t>
      </w:r>
      <w:r w:rsidR="006F36A2">
        <w:t xml:space="preserve"> </w:t>
      </w:r>
      <w:r w:rsidR="00921465">
        <w:t>T</w:t>
      </w:r>
      <w:r w:rsidR="00FD6275">
        <w:t xml:space="preserve">he challenge in this project is </w:t>
      </w:r>
      <w:r w:rsidR="008538F4">
        <w:t>to</w:t>
      </w:r>
      <w:r w:rsidR="00FD6275">
        <w:t xml:space="preserve"> provide a solution</w:t>
      </w:r>
      <w:r w:rsidR="007241D2">
        <w:t xml:space="preserve"> for the </w:t>
      </w:r>
      <w:r w:rsidR="005A2939">
        <w:t>overwhelming</w:t>
      </w:r>
      <w:r w:rsidR="007241D2">
        <w:t xml:space="preserve"> amount of applications</w:t>
      </w:r>
      <w:r w:rsidR="005A2939">
        <w:t xml:space="preserve"> </w:t>
      </w:r>
      <w:r w:rsidR="003E6D14">
        <w:t>for the people with special needs or diets or for people that require advanced recipe management system.</w:t>
      </w:r>
    </w:p>
    <w:p w14:paraId="2DD25C2C" w14:textId="3702E0FA" w:rsidR="007F2682" w:rsidRDefault="006E625A" w:rsidP="00966DB9">
      <w:pPr>
        <w:pStyle w:val="ListParagraph"/>
        <w:numPr>
          <w:ilvl w:val="0"/>
          <w:numId w:val="2"/>
        </w:numPr>
      </w:pPr>
      <w:r>
        <w:t>How can</w:t>
      </w:r>
      <w:r w:rsidR="006C0789">
        <w:t xml:space="preserve"> the </w:t>
      </w:r>
      <w:r w:rsidR="00E0687F">
        <w:t>user</w:t>
      </w:r>
      <w:r>
        <w:t xml:space="preserve"> store</w:t>
      </w:r>
      <w:r w:rsidR="000E596E">
        <w:t xml:space="preserve"> the recipes and </w:t>
      </w:r>
      <w:r w:rsidR="006C0789">
        <w:t xml:space="preserve">the </w:t>
      </w:r>
      <w:r w:rsidR="000E596E">
        <w:t>user information?</w:t>
      </w:r>
    </w:p>
    <w:p w14:paraId="04F2CDFD" w14:textId="583457CF" w:rsidR="000E596E" w:rsidRDefault="000E596E" w:rsidP="00966DB9">
      <w:pPr>
        <w:pStyle w:val="ListParagraph"/>
        <w:numPr>
          <w:ilvl w:val="0"/>
          <w:numId w:val="2"/>
        </w:numPr>
      </w:pPr>
      <w:r>
        <w:t xml:space="preserve">How can </w:t>
      </w:r>
      <w:r w:rsidR="00426500">
        <w:t xml:space="preserve">the </w:t>
      </w:r>
      <w:r w:rsidR="00A945B2">
        <w:t>use</w:t>
      </w:r>
      <w:r w:rsidR="00426500">
        <w:t>r</w:t>
      </w:r>
      <w:r>
        <w:t xml:space="preserve"> share </w:t>
      </w:r>
      <w:r w:rsidR="00B665DA">
        <w:t xml:space="preserve">the </w:t>
      </w:r>
      <w:r>
        <w:t>recipes</w:t>
      </w:r>
      <w:r w:rsidR="00A945B2">
        <w:t xml:space="preserve"> with other users</w:t>
      </w:r>
      <w:r>
        <w:t>?</w:t>
      </w:r>
    </w:p>
    <w:p w14:paraId="04C44B9F" w14:textId="587AEB26" w:rsidR="000E596E" w:rsidRDefault="000E596E" w:rsidP="00966DB9">
      <w:pPr>
        <w:pStyle w:val="ListParagraph"/>
        <w:numPr>
          <w:ilvl w:val="0"/>
          <w:numId w:val="2"/>
        </w:numPr>
      </w:pPr>
      <w:r>
        <w:t xml:space="preserve">How can </w:t>
      </w:r>
      <w:r w:rsidR="00E512E6">
        <w:t>the user access the</w:t>
      </w:r>
      <w:r w:rsidR="000A10EC">
        <w:t xml:space="preserve"> application</w:t>
      </w:r>
      <w:r w:rsidR="00E512E6">
        <w:t xml:space="preserve"> </w:t>
      </w:r>
      <w:r w:rsidR="00BC126D">
        <w:t>on different platforms</w:t>
      </w:r>
      <w:r w:rsidR="000A10EC">
        <w:t>?</w:t>
      </w:r>
    </w:p>
    <w:p w14:paraId="339FEB02" w14:textId="24868FD9" w:rsidR="004E10FB" w:rsidRDefault="00F61217" w:rsidP="003009BF">
      <w:pPr>
        <w:pStyle w:val="ListParagraph"/>
        <w:numPr>
          <w:ilvl w:val="0"/>
          <w:numId w:val="2"/>
        </w:numPr>
      </w:pPr>
      <w:r>
        <w:t>How can the</w:t>
      </w:r>
      <w:r w:rsidR="00117386">
        <w:t xml:space="preserve"> user get </w:t>
      </w:r>
      <w:r w:rsidR="00416A4B">
        <w:t xml:space="preserve">recipe </w:t>
      </w:r>
      <w:r w:rsidR="00117386">
        <w:t>suggestions</w:t>
      </w:r>
      <w:r w:rsidR="001B25D5">
        <w:t>?</w:t>
      </w:r>
    </w:p>
    <w:p w14:paraId="59492F34" w14:textId="290A79EC" w:rsidR="008F0ADB" w:rsidRDefault="008F0ADB" w:rsidP="003009BF">
      <w:pPr>
        <w:pStyle w:val="ListParagraph"/>
        <w:numPr>
          <w:ilvl w:val="0"/>
          <w:numId w:val="2"/>
        </w:numPr>
      </w:pPr>
      <w:r>
        <w:t>How can the user keep their recipes sorted in some way?</w:t>
      </w:r>
    </w:p>
    <w:p w14:paraId="11F420BD" w14:textId="601871C3" w:rsidR="00AD7A2F" w:rsidRDefault="00AD7A2F" w:rsidP="003009BF">
      <w:pPr>
        <w:pStyle w:val="ListParagraph"/>
        <w:numPr>
          <w:ilvl w:val="0"/>
          <w:numId w:val="2"/>
        </w:numPr>
      </w:pPr>
      <w:r>
        <w:t xml:space="preserve">How can the user </w:t>
      </w:r>
      <w:r w:rsidR="00395632">
        <w:t>create</w:t>
      </w:r>
      <w:r w:rsidR="00C2573C">
        <w:t xml:space="preserve"> and store</w:t>
      </w:r>
      <w:r>
        <w:t xml:space="preserve"> a shopping list?</w:t>
      </w:r>
    </w:p>
    <w:p w14:paraId="5AECC7CA" w14:textId="77777777" w:rsidR="004E10FB" w:rsidRDefault="004E10FB" w:rsidP="004E10FB">
      <w:pPr>
        <w:pStyle w:val="Heading1"/>
      </w:pPr>
      <w:bookmarkStart w:id="10" w:name="_Toc21204300"/>
      <w:bookmarkStart w:id="11" w:name="_Toc33440852"/>
      <w:r>
        <w:t>Delimitation</w:t>
      </w:r>
      <w:bookmarkEnd w:id="10"/>
      <w:bookmarkEnd w:id="11"/>
    </w:p>
    <w:p w14:paraId="48B97CA7" w14:textId="77777777" w:rsidR="004E10FB" w:rsidRDefault="004E10FB" w:rsidP="004E10FB">
      <w:r>
        <w:t>The listed functionalities will be out of our scope due to the limited time and resources for this project.</w:t>
      </w:r>
    </w:p>
    <w:p w14:paraId="466284C7" w14:textId="55FDD660" w:rsidR="003930A2" w:rsidRDefault="003930A2" w:rsidP="004E10FB">
      <w:pPr>
        <w:pStyle w:val="ListParagraph"/>
        <w:numPr>
          <w:ilvl w:val="0"/>
          <w:numId w:val="1"/>
        </w:numPr>
      </w:pPr>
      <w:r>
        <w:t>Functionality for keeping track of the expiry date of the groceries</w:t>
      </w:r>
      <w:r w:rsidR="0060371B">
        <w:t>.</w:t>
      </w:r>
    </w:p>
    <w:p w14:paraId="46B34F52" w14:textId="6F9CD28A" w:rsidR="00B76BE6" w:rsidRDefault="004E10FB" w:rsidP="00B76BE6">
      <w:pPr>
        <w:pStyle w:val="ListParagraph"/>
        <w:numPr>
          <w:ilvl w:val="0"/>
          <w:numId w:val="1"/>
        </w:numPr>
      </w:pPr>
      <w:r>
        <w:t>Functionality replacing forums for sharing recipes</w:t>
      </w:r>
      <w:r w:rsidR="00BD1649">
        <w:t xml:space="preserve"> and discussions</w:t>
      </w:r>
      <w:r>
        <w:t>.</w:t>
      </w:r>
    </w:p>
    <w:p w14:paraId="7E052468" w14:textId="33EEB9B5" w:rsidR="00177DD9" w:rsidRDefault="00B76BE6" w:rsidP="00172334">
      <w:pPr>
        <w:pStyle w:val="ListParagraph"/>
        <w:numPr>
          <w:ilvl w:val="0"/>
          <w:numId w:val="1"/>
        </w:numPr>
      </w:pPr>
      <w:r>
        <w:t xml:space="preserve">System </w:t>
      </w:r>
      <w:r w:rsidR="0060371B">
        <w:t>for data exchange</w:t>
      </w:r>
      <w:r>
        <w:t xml:space="preserve"> </w:t>
      </w:r>
      <w:r w:rsidR="00234A41">
        <w:t>between</w:t>
      </w:r>
      <w:r>
        <w:t xml:space="preserve"> different </w:t>
      </w:r>
      <w:r w:rsidR="0060371B">
        <w:t>applications.</w:t>
      </w:r>
      <w:bookmarkStart w:id="12" w:name="_Toc21204301"/>
    </w:p>
    <w:p w14:paraId="4C671030" w14:textId="77777777" w:rsidR="00177DD9" w:rsidRDefault="00177DD9" w:rsidP="00172334"/>
    <w:p w14:paraId="0EC07724" w14:textId="27319947" w:rsidR="00172334" w:rsidRDefault="00172334" w:rsidP="00172334"/>
    <w:p w14:paraId="34D1FC61" w14:textId="1CD31C8C" w:rsidR="00172334" w:rsidRDefault="00172334" w:rsidP="00172334"/>
    <w:p w14:paraId="69FAD65D" w14:textId="30BC1489" w:rsidR="00172334" w:rsidRDefault="00172334" w:rsidP="00172334"/>
    <w:p w14:paraId="3A6C926D" w14:textId="5EF223D0" w:rsidR="00172334" w:rsidRDefault="00172334" w:rsidP="00172334"/>
    <w:p w14:paraId="0A54C878" w14:textId="6CE8D268" w:rsidR="00172334" w:rsidRDefault="00172334" w:rsidP="00172334"/>
    <w:p w14:paraId="3ADCC203" w14:textId="660B0505" w:rsidR="00172334" w:rsidRDefault="00172334" w:rsidP="00172334"/>
    <w:p w14:paraId="4FCC90DE" w14:textId="72FE585D" w:rsidR="004E7132" w:rsidRDefault="004E7132" w:rsidP="00172334"/>
    <w:p w14:paraId="2290E7FD" w14:textId="380CD56F" w:rsidR="004E7132" w:rsidRDefault="004E7132" w:rsidP="00172334"/>
    <w:p w14:paraId="5F64CF86" w14:textId="694B5884" w:rsidR="004E7132" w:rsidRDefault="004E7132" w:rsidP="00172334"/>
    <w:p w14:paraId="2EA3ECA3" w14:textId="77777777" w:rsidR="004E7132" w:rsidRDefault="004E7132" w:rsidP="00172334"/>
    <w:p w14:paraId="46189B56" w14:textId="01BD69A5" w:rsidR="000B782C" w:rsidRDefault="004E7132" w:rsidP="00F51FB8">
      <w:pPr>
        <w:pStyle w:val="Heading1"/>
      </w:pPr>
      <w:bookmarkStart w:id="13" w:name="_Toc33440853"/>
      <w:bookmarkEnd w:id="12"/>
      <w:r>
        <w:lastRenderedPageBreak/>
        <w:t>Methodology</w:t>
      </w:r>
      <w:bookmarkEnd w:id="13"/>
    </w:p>
    <w:p w14:paraId="71ADB3E2" w14:textId="48045A0A" w:rsidR="00E06AF7" w:rsidRDefault="005A17EF" w:rsidP="00E06AF7">
      <w:r>
        <w:t>To achieve a high agility and good overview the SCRUM was chosen for the development process management.</w:t>
      </w:r>
      <w:r w:rsidR="00A00520">
        <w:t xml:space="preserve"> </w:t>
      </w:r>
      <w:r w:rsidR="00FA1791">
        <w:t>Moreover,</w:t>
      </w:r>
      <w:r w:rsidR="00A00520">
        <w:t xml:space="preserve"> it wil</w:t>
      </w:r>
      <w:r w:rsidR="00D9176D">
        <w:t>l improve the project planning as well as give us an option to track and monitor the progress</w:t>
      </w:r>
      <w:r w:rsidR="00B93882">
        <w:t>.</w:t>
      </w:r>
      <w:r w:rsidR="00E06AF7">
        <w:t xml:space="preserve"> This means that daily scrum meetings will be involved in the process and will take 10-15 minutes every morning to discuss work done from the previous day and to plan the work to be done that day, so everybody has an overview of what is currently going on. It will also provide a space for questions and discussion of problems.</w:t>
      </w:r>
      <w:r w:rsidR="006F707C">
        <w:t xml:space="preserve"> We also decided for UP to ensure high agility for the development process.</w:t>
      </w:r>
    </w:p>
    <w:p w14:paraId="45561392" w14:textId="77777777" w:rsidR="00523AFA" w:rsidRPr="007F2682" w:rsidRDefault="00523AFA" w:rsidP="00523AFA">
      <w:pPr>
        <w:pStyle w:val="Heading1"/>
      </w:pPr>
      <w:bookmarkStart w:id="14" w:name="_Toc33440854"/>
      <w:r>
        <w:t>Project phases</w:t>
      </w:r>
      <w:bookmarkEnd w:id="14"/>
    </w:p>
    <w:p w14:paraId="1239AEFE" w14:textId="77777777" w:rsidR="00523AFA" w:rsidRDefault="00523AFA" w:rsidP="00523AFA">
      <w:pPr>
        <w:pStyle w:val="Heading2"/>
      </w:pPr>
      <w:bookmarkStart w:id="15" w:name="_Toc33440855"/>
      <w:r>
        <w:t>Inception</w:t>
      </w:r>
      <w:bookmarkEnd w:id="15"/>
    </w:p>
    <w:p w14:paraId="49FB0FC7" w14:textId="77777777" w:rsidR="00523AFA" w:rsidRDefault="00523AFA" w:rsidP="00523AFA">
      <w:r>
        <w:t>In this phase we would like to achieve that all the stakeholders will understand the lifecycle and all objectives of this project. We want to focus on key things such as understanding what we want to build in which order. Identify and understand all functionalities of our system. If needed also do estimation on costs for project.</w:t>
      </w:r>
    </w:p>
    <w:p w14:paraId="3F992666" w14:textId="77777777" w:rsidR="00523AFA" w:rsidRDefault="00523AFA" w:rsidP="00523AFA">
      <w:pPr>
        <w:pStyle w:val="Heading2"/>
      </w:pPr>
      <w:bookmarkStart w:id="16" w:name="_Toc33440856"/>
      <w:r>
        <w:t>Elaboration</w:t>
      </w:r>
      <w:bookmarkEnd w:id="16"/>
      <w:r>
        <w:t xml:space="preserve"> </w:t>
      </w:r>
    </w:p>
    <w:p w14:paraId="7163007A" w14:textId="77777777" w:rsidR="00523AFA" w:rsidRDefault="00523AFA" w:rsidP="00523AFA">
      <w:r>
        <w:t>This phase of the project is going to be dedicated to gather and identify more detailed and in-depth system/project requirements, because having a detailed understanding of requirements and dependencies makes us stricter and more accurate on plan. Part of this phase is also going to be dedicated to design and validate the foundation of the system architecture.</w:t>
      </w:r>
    </w:p>
    <w:p w14:paraId="7E1637F6" w14:textId="77777777" w:rsidR="00523AFA" w:rsidRDefault="00523AFA" w:rsidP="00523AFA">
      <w:pPr>
        <w:pStyle w:val="Heading2"/>
      </w:pPr>
      <w:bookmarkStart w:id="17" w:name="_Toc33440857"/>
      <w:r>
        <w:t>Construction</w:t>
      </w:r>
      <w:bookmarkEnd w:id="17"/>
      <w:r>
        <w:t xml:space="preserve"> </w:t>
      </w:r>
    </w:p>
    <w:p w14:paraId="356DCB15" w14:textId="77777777" w:rsidR="00523AFA" w:rsidRDefault="00523AFA" w:rsidP="00523AFA">
      <w:r>
        <w:t xml:space="preserve">For this phase we would like to start coding foundations for the system. Which also should provide is with more accurate estimation on time and costs. In this phase the strict timeline for sprints will come to hand since to be able to follow all our visions we must precisely follow our planned events. Also, all the diagrams and visualizations of our system will take place in this phase. </w:t>
      </w:r>
    </w:p>
    <w:p w14:paraId="5014C210" w14:textId="77777777" w:rsidR="00523AFA" w:rsidRPr="00D51BF4" w:rsidRDefault="00523AFA" w:rsidP="00523AFA">
      <w:pPr>
        <w:pStyle w:val="Heading2"/>
      </w:pPr>
      <w:bookmarkStart w:id="18" w:name="_Toc33440858"/>
      <w:r>
        <w:t>Transition</w:t>
      </w:r>
      <w:bookmarkEnd w:id="18"/>
    </w:p>
    <w:p w14:paraId="4765CD0F" w14:textId="77777777" w:rsidR="00523AFA" w:rsidRDefault="00523AFA" w:rsidP="00523AFA">
      <w:r>
        <w:t>At this stage of project, we want to have all our project specifications and diagrams done and up to date according to system. The whole code will be documented etc. The team who was in development phase is also going to be responsible for transition.</w:t>
      </w:r>
    </w:p>
    <w:p w14:paraId="27788BD9" w14:textId="77777777" w:rsidR="00523AFA" w:rsidRDefault="00523AFA" w:rsidP="00523AFA">
      <w:pPr>
        <w:pStyle w:val="Heading1"/>
      </w:pPr>
      <w:bookmarkStart w:id="19" w:name="_Toc33440859"/>
      <w:r>
        <w:t>Scrum roles</w:t>
      </w:r>
      <w:bookmarkEnd w:id="19"/>
    </w:p>
    <w:p w14:paraId="5699BDAD" w14:textId="77777777" w:rsidR="00523AFA" w:rsidRDefault="00523AFA" w:rsidP="00523AFA">
      <w:bookmarkStart w:id="20" w:name="_Toc33440860"/>
      <w:r w:rsidRPr="00172334">
        <w:rPr>
          <w:rStyle w:val="Heading2Char"/>
        </w:rPr>
        <w:t>Scrum master</w:t>
      </w:r>
      <w:bookmarkEnd w:id="20"/>
      <w:r>
        <w:t xml:space="preserve"> </w:t>
      </w:r>
    </w:p>
    <w:p w14:paraId="630E7860" w14:textId="77777777" w:rsidR="00523AFA" w:rsidRDefault="00523AFA" w:rsidP="00523AFA">
      <w:r>
        <w:t>Patrik Ihnat</w:t>
      </w:r>
    </w:p>
    <w:p w14:paraId="3D2CF59C" w14:textId="77777777" w:rsidR="00523AFA" w:rsidRDefault="00523AFA" w:rsidP="00523AFA">
      <w:pPr>
        <w:rPr>
          <w:rStyle w:val="Heading2Char"/>
        </w:rPr>
      </w:pPr>
      <w:bookmarkStart w:id="21" w:name="_Toc33440861"/>
      <w:r w:rsidRPr="00172334">
        <w:rPr>
          <w:rStyle w:val="Heading2Char"/>
        </w:rPr>
        <w:t>Product owner</w:t>
      </w:r>
      <w:bookmarkEnd w:id="21"/>
    </w:p>
    <w:p w14:paraId="00D72962" w14:textId="77777777" w:rsidR="00523AFA" w:rsidRDefault="00523AFA" w:rsidP="00523AFA">
      <w:r>
        <w:t xml:space="preserve"> Patrik Kucerka</w:t>
      </w:r>
    </w:p>
    <w:p w14:paraId="595B418F" w14:textId="77777777" w:rsidR="00523AFA" w:rsidRDefault="00523AFA" w:rsidP="00523AFA">
      <w:pPr>
        <w:pStyle w:val="Heading2"/>
      </w:pPr>
      <w:bookmarkStart w:id="22" w:name="_Toc33440862"/>
      <w:r>
        <w:t>Development team</w:t>
      </w:r>
      <w:bookmarkEnd w:id="22"/>
    </w:p>
    <w:p w14:paraId="1CEEE431" w14:textId="77777777" w:rsidR="00523AFA" w:rsidRDefault="00523AFA" w:rsidP="00523AFA">
      <w:r>
        <w:t>Patrik Kucerka, Patrik Ihnat</w:t>
      </w:r>
    </w:p>
    <w:p w14:paraId="13B4F78E" w14:textId="77777777" w:rsidR="00523AFA" w:rsidRDefault="00523AFA" w:rsidP="00523AFA">
      <w:pPr>
        <w:pStyle w:val="Heading1"/>
      </w:pPr>
      <w:bookmarkStart w:id="23" w:name="_Toc33440863"/>
      <w:r>
        <w:t>Sprint backlog</w:t>
      </w:r>
      <w:bookmarkEnd w:id="23"/>
    </w:p>
    <w:p w14:paraId="2089CE91" w14:textId="77777777" w:rsidR="00523AFA" w:rsidRDefault="00523AFA" w:rsidP="00523AFA">
      <w:r>
        <w:t>This backlog is going to be created at very beginning of each sprint and afterwards may be modified during or after sprint to adjust it according to outcomes.</w:t>
      </w:r>
    </w:p>
    <w:p w14:paraId="0FCCF816" w14:textId="77777777" w:rsidR="00523AFA" w:rsidRDefault="00523AFA" w:rsidP="00E06AF7"/>
    <w:tbl>
      <w:tblPr>
        <w:tblStyle w:val="TableGrid"/>
        <w:tblW w:w="0" w:type="auto"/>
        <w:tblLook w:val="04A0" w:firstRow="1" w:lastRow="0" w:firstColumn="1" w:lastColumn="0" w:noHBand="0" w:noVBand="1"/>
      </w:tblPr>
      <w:tblGrid>
        <w:gridCol w:w="3005"/>
        <w:gridCol w:w="3005"/>
        <w:gridCol w:w="3006"/>
      </w:tblGrid>
      <w:tr w:rsidR="004526E7" w14:paraId="0EE96B00" w14:textId="77777777" w:rsidTr="004526E7">
        <w:tc>
          <w:tcPr>
            <w:tcW w:w="3005" w:type="dxa"/>
            <w:shd w:val="clear" w:color="auto" w:fill="A6A6A6" w:themeFill="background1" w:themeFillShade="A6"/>
          </w:tcPr>
          <w:p w14:paraId="05539D02" w14:textId="77777777" w:rsidR="00EA36E2" w:rsidRDefault="00EA36E2" w:rsidP="001308F6">
            <w:pPr>
              <w:spacing w:line="276" w:lineRule="auto"/>
              <w:rPr>
                <w:b/>
              </w:rPr>
            </w:pPr>
          </w:p>
          <w:p w14:paraId="696E20C9" w14:textId="77777777" w:rsidR="004526E7" w:rsidRDefault="004526E7" w:rsidP="001308F6">
            <w:pPr>
              <w:spacing w:line="276" w:lineRule="auto"/>
              <w:jc w:val="center"/>
              <w:rPr>
                <w:b/>
              </w:rPr>
            </w:pPr>
            <w:r w:rsidRPr="004526E7">
              <w:rPr>
                <w:b/>
              </w:rPr>
              <w:t>Question</w:t>
            </w:r>
          </w:p>
          <w:p w14:paraId="5BA883CD" w14:textId="73BB09A6" w:rsidR="00EA36E2" w:rsidRPr="004526E7" w:rsidRDefault="00EA36E2" w:rsidP="001308F6">
            <w:pPr>
              <w:spacing w:line="276" w:lineRule="auto"/>
              <w:rPr>
                <w:b/>
              </w:rPr>
            </w:pPr>
          </w:p>
        </w:tc>
        <w:tc>
          <w:tcPr>
            <w:tcW w:w="3005" w:type="dxa"/>
            <w:shd w:val="clear" w:color="auto" w:fill="A6A6A6" w:themeFill="background1" w:themeFillShade="A6"/>
          </w:tcPr>
          <w:p w14:paraId="51AAEAD5" w14:textId="77777777" w:rsidR="00EA36E2" w:rsidRDefault="00EA36E2" w:rsidP="001308F6">
            <w:pPr>
              <w:spacing w:line="276" w:lineRule="auto"/>
              <w:rPr>
                <w:b/>
              </w:rPr>
            </w:pPr>
          </w:p>
          <w:p w14:paraId="6AD52EA1" w14:textId="40ECA60C" w:rsidR="004526E7" w:rsidRPr="004526E7" w:rsidRDefault="004526E7" w:rsidP="001308F6">
            <w:pPr>
              <w:spacing w:line="276" w:lineRule="auto"/>
              <w:jc w:val="center"/>
              <w:rPr>
                <w:b/>
              </w:rPr>
            </w:pPr>
            <w:r w:rsidRPr="004526E7">
              <w:rPr>
                <w:b/>
              </w:rPr>
              <w:t>Objective</w:t>
            </w:r>
          </w:p>
        </w:tc>
        <w:tc>
          <w:tcPr>
            <w:tcW w:w="3006" w:type="dxa"/>
            <w:shd w:val="clear" w:color="auto" w:fill="A6A6A6" w:themeFill="background1" w:themeFillShade="A6"/>
          </w:tcPr>
          <w:p w14:paraId="04033B96" w14:textId="77777777" w:rsidR="00EA36E2" w:rsidRDefault="00EA36E2" w:rsidP="001308F6">
            <w:pPr>
              <w:spacing w:line="276" w:lineRule="auto"/>
              <w:ind w:firstLine="708"/>
              <w:jc w:val="both"/>
              <w:rPr>
                <w:b/>
              </w:rPr>
            </w:pPr>
          </w:p>
          <w:p w14:paraId="0F6ACA8E" w14:textId="24FFCA5E" w:rsidR="004526E7" w:rsidRPr="004526E7" w:rsidRDefault="004526E7" w:rsidP="001308F6">
            <w:pPr>
              <w:spacing w:line="276" w:lineRule="auto"/>
              <w:jc w:val="center"/>
              <w:rPr>
                <w:b/>
              </w:rPr>
            </w:pPr>
            <w:r w:rsidRPr="004526E7">
              <w:rPr>
                <w:b/>
              </w:rPr>
              <w:t>Model</w:t>
            </w:r>
          </w:p>
        </w:tc>
      </w:tr>
      <w:tr w:rsidR="004526E7" w14:paraId="2C273365" w14:textId="77777777" w:rsidTr="004526E7">
        <w:tc>
          <w:tcPr>
            <w:tcW w:w="3005" w:type="dxa"/>
          </w:tcPr>
          <w:p w14:paraId="2BBAA86E" w14:textId="2320D00D" w:rsidR="004526E7" w:rsidRDefault="004526E7" w:rsidP="001308F6">
            <w:pPr>
              <w:spacing w:line="276" w:lineRule="auto"/>
            </w:pPr>
            <w:r>
              <w:t>How can we store the recipes and user information?</w:t>
            </w:r>
          </w:p>
        </w:tc>
        <w:tc>
          <w:tcPr>
            <w:tcW w:w="3005" w:type="dxa"/>
          </w:tcPr>
          <w:p w14:paraId="32DC5E1A" w14:textId="3B7944F2" w:rsidR="004526E7" w:rsidRDefault="001308F6" w:rsidP="001308F6">
            <w:pPr>
              <w:spacing w:line="276" w:lineRule="auto"/>
            </w:pPr>
            <w:r>
              <w:t>It is important to choose a suitable system for storing the information about the user as well as recipes.</w:t>
            </w:r>
          </w:p>
        </w:tc>
        <w:tc>
          <w:tcPr>
            <w:tcW w:w="3006" w:type="dxa"/>
          </w:tcPr>
          <w:p w14:paraId="4B12D2A0" w14:textId="62BABE80" w:rsidR="004526E7" w:rsidRDefault="00670DC4" w:rsidP="001308F6">
            <w:pPr>
              <w:spacing w:line="276" w:lineRule="auto"/>
            </w:pPr>
            <w:r>
              <w:t xml:space="preserve">JSON objects stored in the </w:t>
            </w:r>
            <w:r w:rsidR="00BD4B05">
              <w:t>database</w:t>
            </w:r>
            <w:r w:rsidR="00003DF7">
              <w:t>.</w:t>
            </w:r>
          </w:p>
        </w:tc>
      </w:tr>
      <w:tr w:rsidR="004526E7" w14:paraId="3365A1C1" w14:textId="77777777" w:rsidTr="004526E7">
        <w:tc>
          <w:tcPr>
            <w:tcW w:w="3005" w:type="dxa"/>
          </w:tcPr>
          <w:p w14:paraId="76EB7969" w14:textId="05DB41B3" w:rsidR="004526E7" w:rsidRDefault="004526E7" w:rsidP="001308F6">
            <w:pPr>
              <w:spacing w:line="276" w:lineRule="auto"/>
            </w:pPr>
            <w:r>
              <w:t>How can the user share recipes with other users?</w:t>
            </w:r>
          </w:p>
        </w:tc>
        <w:tc>
          <w:tcPr>
            <w:tcW w:w="3005" w:type="dxa"/>
          </w:tcPr>
          <w:p w14:paraId="429DBB8A" w14:textId="1B422BFF" w:rsidR="004526E7" w:rsidRDefault="00187EFB" w:rsidP="001308F6">
            <w:pPr>
              <w:spacing w:line="276" w:lineRule="auto"/>
            </w:pPr>
            <w:r>
              <w:t>We need to satisfy the need to share recipes with other users.</w:t>
            </w:r>
          </w:p>
        </w:tc>
        <w:tc>
          <w:tcPr>
            <w:tcW w:w="3006" w:type="dxa"/>
          </w:tcPr>
          <w:p w14:paraId="3830637E" w14:textId="2881D5DB" w:rsidR="004526E7" w:rsidRDefault="004E4B07" w:rsidP="001308F6">
            <w:pPr>
              <w:spacing w:line="276" w:lineRule="auto"/>
            </w:pPr>
            <w:r>
              <w:t xml:space="preserve">Through the user </w:t>
            </w:r>
            <w:r w:rsidR="00002CEA">
              <w:t>email</w:t>
            </w:r>
            <w:r>
              <w:t>.</w:t>
            </w:r>
          </w:p>
        </w:tc>
      </w:tr>
      <w:tr w:rsidR="004526E7" w14:paraId="07FB01DA" w14:textId="77777777" w:rsidTr="004526E7">
        <w:tc>
          <w:tcPr>
            <w:tcW w:w="3005" w:type="dxa"/>
          </w:tcPr>
          <w:p w14:paraId="5CFB3FCE" w14:textId="068AE5C8" w:rsidR="004526E7" w:rsidRDefault="004526E7" w:rsidP="001308F6">
            <w:pPr>
              <w:spacing w:line="276" w:lineRule="auto"/>
            </w:pPr>
            <w:r>
              <w:t>How can we make the application available on different platforms?</w:t>
            </w:r>
          </w:p>
        </w:tc>
        <w:tc>
          <w:tcPr>
            <w:tcW w:w="3005" w:type="dxa"/>
          </w:tcPr>
          <w:p w14:paraId="2DCBA1BF" w14:textId="1DA15DDF" w:rsidR="004526E7" w:rsidRDefault="00187EFB" w:rsidP="001308F6">
            <w:pPr>
              <w:spacing w:line="276" w:lineRule="auto"/>
            </w:pPr>
            <w:r>
              <w:t xml:space="preserve">It is necessary that the users can access their recipes from any </w:t>
            </w:r>
            <w:r w:rsidR="00FB475E">
              <w:t>computer</w:t>
            </w:r>
            <w:r>
              <w:t>.</w:t>
            </w:r>
          </w:p>
        </w:tc>
        <w:tc>
          <w:tcPr>
            <w:tcW w:w="3006" w:type="dxa"/>
          </w:tcPr>
          <w:p w14:paraId="7808E30A" w14:textId="676FB51A" w:rsidR="004526E7" w:rsidRDefault="001D39A2" w:rsidP="001308F6">
            <w:pPr>
              <w:spacing w:line="276" w:lineRule="auto"/>
            </w:pPr>
            <w:r>
              <w:t xml:space="preserve">The solution will be </w:t>
            </w:r>
            <w:r w:rsidR="008D46DC">
              <w:t xml:space="preserve">a </w:t>
            </w:r>
            <w:r>
              <w:t>web application.</w:t>
            </w:r>
          </w:p>
        </w:tc>
      </w:tr>
      <w:tr w:rsidR="004526E7" w14:paraId="0101DF24" w14:textId="77777777" w:rsidTr="004526E7">
        <w:tc>
          <w:tcPr>
            <w:tcW w:w="3005" w:type="dxa"/>
          </w:tcPr>
          <w:p w14:paraId="4965BB1B" w14:textId="604D5E8C" w:rsidR="004526E7" w:rsidRDefault="00D646B4" w:rsidP="00D646B4">
            <w:r>
              <w:t>How can the user keep their recipes sorted in some way?</w:t>
            </w:r>
          </w:p>
        </w:tc>
        <w:tc>
          <w:tcPr>
            <w:tcW w:w="3005" w:type="dxa"/>
          </w:tcPr>
          <w:p w14:paraId="5EC7DFA9" w14:textId="5A873970" w:rsidR="004526E7" w:rsidRDefault="00E13E4E" w:rsidP="001308F6">
            <w:pPr>
              <w:spacing w:line="276" w:lineRule="auto"/>
            </w:pPr>
            <w:r>
              <w:t>It is essential that the user can sort their recipes and organize them.</w:t>
            </w:r>
          </w:p>
        </w:tc>
        <w:tc>
          <w:tcPr>
            <w:tcW w:w="3006" w:type="dxa"/>
          </w:tcPr>
          <w:p w14:paraId="34DC42F7" w14:textId="7189E716" w:rsidR="004526E7" w:rsidRDefault="007A5534" w:rsidP="001308F6">
            <w:pPr>
              <w:spacing w:line="276" w:lineRule="auto"/>
            </w:pPr>
            <w:r>
              <w:t xml:space="preserve">Option to apply filters to </w:t>
            </w:r>
            <w:r w:rsidR="00D60F4F">
              <w:t xml:space="preserve">a list of </w:t>
            </w:r>
            <w:r>
              <w:t>recipes.</w:t>
            </w:r>
          </w:p>
        </w:tc>
      </w:tr>
      <w:tr w:rsidR="004526E7" w14:paraId="3AFDCF60" w14:textId="77777777" w:rsidTr="004526E7">
        <w:tc>
          <w:tcPr>
            <w:tcW w:w="3005" w:type="dxa"/>
          </w:tcPr>
          <w:p w14:paraId="3FDA20A6" w14:textId="29519C01" w:rsidR="004526E7" w:rsidRDefault="004526E7" w:rsidP="001308F6">
            <w:pPr>
              <w:spacing w:line="276" w:lineRule="auto"/>
            </w:pPr>
            <w:r>
              <w:t>How can the application suggest recipes</w:t>
            </w:r>
            <w:r w:rsidR="00B45AF9">
              <w:t>?</w:t>
            </w:r>
          </w:p>
        </w:tc>
        <w:tc>
          <w:tcPr>
            <w:tcW w:w="3005" w:type="dxa"/>
          </w:tcPr>
          <w:p w14:paraId="2E235F77" w14:textId="28969489" w:rsidR="004526E7" w:rsidRDefault="00710DAA" w:rsidP="001308F6">
            <w:pPr>
              <w:spacing w:line="276" w:lineRule="auto"/>
            </w:pPr>
            <w:r>
              <w:t xml:space="preserve">We have to find an algorithm that will </w:t>
            </w:r>
            <w:r w:rsidR="00420080">
              <w:t xml:space="preserve">try to predict and generate a </w:t>
            </w:r>
            <w:r w:rsidR="00A55FF3">
              <w:t>suggestion</w:t>
            </w:r>
            <w:r w:rsidR="00420080">
              <w:t xml:space="preserve"> for the users.</w:t>
            </w:r>
          </w:p>
        </w:tc>
        <w:tc>
          <w:tcPr>
            <w:tcW w:w="3006" w:type="dxa"/>
          </w:tcPr>
          <w:p w14:paraId="1E123166" w14:textId="5CC24874" w:rsidR="004526E7" w:rsidRDefault="008A7DEC" w:rsidP="001308F6">
            <w:pPr>
              <w:spacing w:line="276" w:lineRule="auto"/>
            </w:pPr>
            <w:r>
              <w:t>The application will collect data about recently cooked recipes</w:t>
            </w:r>
            <w:r w:rsidR="00335C6F">
              <w:t xml:space="preserve"> and take into consideration user’s requirements</w:t>
            </w:r>
            <w:r>
              <w:t>.</w:t>
            </w:r>
          </w:p>
        </w:tc>
      </w:tr>
      <w:tr w:rsidR="00680684" w14:paraId="2C5C5F4D" w14:textId="77777777" w:rsidTr="004526E7">
        <w:tc>
          <w:tcPr>
            <w:tcW w:w="3005" w:type="dxa"/>
          </w:tcPr>
          <w:p w14:paraId="72991418" w14:textId="2ABA5A70" w:rsidR="00680684" w:rsidRDefault="00680684" w:rsidP="00680684">
            <w:r>
              <w:t xml:space="preserve">How can the user </w:t>
            </w:r>
            <w:r w:rsidR="004F242F">
              <w:t xml:space="preserve">create and </w:t>
            </w:r>
            <w:r>
              <w:t>store a shopping list?</w:t>
            </w:r>
          </w:p>
        </w:tc>
        <w:tc>
          <w:tcPr>
            <w:tcW w:w="3005" w:type="dxa"/>
          </w:tcPr>
          <w:p w14:paraId="75A4D6A0" w14:textId="3EE3CF97" w:rsidR="00680684" w:rsidRDefault="00680684" w:rsidP="001308F6">
            <w:pPr>
              <w:spacing w:line="276" w:lineRule="auto"/>
            </w:pPr>
            <w:r>
              <w:t>Possibility of creating a shopping list is of great importance</w:t>
            </w:r>
            <w:r w:rsidR="00F60E56">
              <w:t>.</w:t>
            </w:r>
          </w:p>
        </w:tc>
        <w:tc>
          <w:tcPr>
            <w:tcW w:w="3006" w:type="dxa"/>
          </w:tcPr>
          <w:p w14:paraId="4FCAA658" w14:textId="20554E9B" w:rsidR="00680684" w:rsidRDefault="00FD1E34" w:rsidP="001308F6">
            <w:pPr>
              <w:spacing w:line="276" w:lineRule="auto"/>
            </w:pPr>
            <w:r>
              <w:t>Application UI will allow the user add items to shopping list directly from recipes. These items will be stored in the database as JSON objects</w:t>
            </w:r>
            <w:bookmarkStart w:id="24" w:name="_GoBack"/>
            <w:bookmarkEnd w:id="24"/>
          </w:p>
        </w:tc>
      </w:tr>
    </w:tbl>
    <w:p w14:paraId="5439E029" w14:textId="416B070A" w:rsidR="00395F6D" w:rsidRPr="00C216D1" w:rsidRDefault="00395F6D" w:rsidP="00C216D1"/>
    <w:p w14:paraId="3AB99C34" w14:textId="6B33CE6A" w:rsidR="004E10FB" w:rsidRDefault="004E10FB" w:rsidP="00F51FB8">
      <w:pPr>
        <w:pStyle w:val="Heading1"/>
      </w:pPr>
      <w:bookmarkStart w:id="25" w:name="_Toc21204302"/>
    </w:p>
    <w:p w14:paraId="3D829964" w14:textId="564365EC" w:rsidR="004956DF" w:rsidRDefault="004956DF" w:rsidP="004956DF"/>
    <w:p w14:paraId="72A9EB58" w14:textId="3F49A3E6" w:rsidR="004956DF" w:rsidRDefault="004956DF" w:rsidP="004956DF"/>
    <w:p w14:paraId="07218BEB" w14:textId="4D7A62B4" w:rsidR="00F8507D" w:rsidRDefault="00F8507D" w:rsidP="004956DF"/>
    <w:p w14:paraId="6B296968" w14:textId="2EBDA8B4" w:rsidR="007A3AB7" w:rsidRDefault="007A3AB7" w:rsidP="004956DF"/>
    <w:p w14:paraId="3CFDC6DA" w14:textId="6EC25B48" w:rsidR="007A3AB7" w:rsidRDefault="007A3AB7" w:rsidP="004956DF"/>
    <w:p w14:paraId="3134BAF0" w14:textId="4EF464AD" w:rsidR="007A3AB7" w:rsidRDefault="007A3AB7" w:rsidP="004956DF"/>
    <w:p w14:paraId="10C7125F" w14:textId="401891F7" w:rsidR="007A3AB7" w:rsidRDefault="007A3AB7" w:rsidP="004956DF"/>
    <w:p w14:paraId="09A48734" w14:textId="07E37A89" w:rsidR="007A3AB7" w:rsidRDefault="007A3AB7" w:rsidP="004956DF"/>
    <w:p w14:paraId="3CE0866D" w14:textId="0C91E755" w:rsidR="007A3AB7" w:rsidRDefault="007A3AB7" w:rsidP="004956DF"/>
    <w:p w14:paraId="5464524A" w14:textId="27B5B361" w:rsidR="007A3AB7" w:rsidRDefault="007A3AB7" w:rsidP="004956DF"/>
    <w:p w14:paraId="00AF698F" w14:textId="647133D7" w:rsidR="007A3AB7" w:rsidRDefault="007A3AB7" w:rsidP="004956DF"/>
    <w:p w14:paraId="65DEB557" w14:textId="2BDFC809" w:rsidR="007A3AB7" w:rsidRDefault="007A3AB7" w:rsidP="004956DF"/>
    <w:p w14:paraId="4309DDA8" w14:textId="6C894E72" w:rsidR="007A3AB7" w:rsidRDefault="007A3AB7" w:rsidP="004956DF"/>
    <w:p w14:paraId="6A935223" w14:textId="77777777" w:rsidR="007A3AB7" w:rsidRPr="004956DF" w:rsidRDefault="007A3AB7" w:rsidP="004956DF"/>
    <w:p w14:paraId="48DBF8DF" w14:textId="03A99757" w:rsidR="000B782C" w:rsidRDefault="00473B69" w:rsidP="00F51FB8">
      <w:pPr>
        <w:pStyle w:val="Heading1"/>
      </w:pPr>
      <w:bookmarkStart w:id="26" w:name="_Toc33440864"/>
      <w:bookmarkEnd w:id="25"/>
      <w:r>
        <w:t>Time schedule</w:t>
      </w:r>
      <w:bookmarkEnd w:id="26"/>
    </w:p>
    <w:p w14:paraId="0A5A24FD" w14:textId="77777777" w:rsidR="00F8507D" w:rsidRPr="00F8507D" w:rsidRDefault="00F8507D" w:rsidP="00F8507D"/>
    <w:p w14:paraId="069B44B3" w14:textId="01A1BFA5" w:rsidR="00C86E26" w:rsidRDefault="008B5925">
      <w:r>
        <w:t xml:space="preserve">The time this project will take is estimated to </w:t>
      </w:r>
      <w:r w:rsidR="001A00CA">
        <w:t>be</w:t>
      </w:r>
      <w:r w:rsidR="00F63594">
        <w:t xml:space="preserve"> </w:t>
      </w:r>
      <w:r>
        <w:t>55</w:t>
      </w:r>
      <w:r w:rsidR="005C012A">
        <w:t>4</w:t>
      </w:r>
      <w:r>
        <w:t xml:space="preserve"> hours</w:t>
      </w:r>
      <w:r w:rsidR="005C012A">
        <w:t xml:space="preserve"> per person</w:t>
      </w:r>
      <w:r>
        <w:t>.</w:t>
      </w:r>
      <w:r w:rsidR="00667012">
        <w:t xml:space="preserve"> </w:t>
      </w:r>
      <w:r w:rsidR="0074254C">
        <w:t>The following time schedule displays the ideal working time over the</w:t>
      </w:r>
      <w:r w:rsidR="00321A75">
        <w:t>.</w:t>
      </w:r>
    </w:p>
    <w:p w14:paraId="7E3FBB3C" w14:textId="77777777" w:rsidR="00654757" w:rsidRDefault="00654757"/>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41"/>
        <w:gridCol w:w="1141"/>
        <w:gridCol w:w="1141"/>
        <w:gridCol w:w="1141"/>
        <w:gridCol w:w="1141"/>
        <w:gridCol w:w="1141"/>
        <w:gridCol w:w="1141"/>
      </w:tblGrid>
      <w:tr w:rsidR="004D2C3F" w:rsidRPr="004D2C3F" w14:paraId="6A9311C3" w14:textId="77777777" w:rsidTr="00925E66">
        <w:trPr>
          <w:trHeight w:val="266"/>
        </w:trPr>
        <w:tc>
          <w:tcPr>
            <w:tcW w:w="1141" w:type="dxa"/>
          </w:tcPr>
          <w:p w14:paraId="5F8C3FCA" w14:textId="77777777" w:rsidR="004D2C3F" w:rsidRPr="004D2C3F" w:rsidRDefault="004D2C3F" w:rsidP="004D2C3F">
            <w:pPr>
              <w:autoSpaceDE w:val="0"/>
              <w:autoSpaceDN w:val="0"/>
              <w:adjustRightInd w:val="0"/>
              <w:spacing w:after="0" w:line="240" w:lineRule="auto"/>
              <w:rPr>
                <w:rFonts w:ascii="Arial" w:hAnsi="Arial" w:cs="Arial"/>
                <w:color w:val="000000"/>
                <w:sz w:val="20"/>
                <w:szCs w:val="20"/>
                <w:lang w:val="sk-SK"/>
              </w:rPr>
            </w:pPr>
            <w:r w:rsidRPr="004D2C3F">
              <w:rPr>
                <w:rFonts w:ascii="Arial" w:hAnsi="Arial" w:cs="Arial"/>
                <w:color w:val="000000"/>
                <w:sz w:val="20"/>
                <w:szCs w:val="20"/>
                <w:lang w:val="sk-SK"/>
              </w:rPr>
              <w:t xml:space="preserve">Monday </w:t>
            </w:r>
          </w:p>
        </w:tc>
        <w:tc>
          <w:tcPr>
            <w:tcW w:w="1141" w:type="dxa"/>
          </w:tcPr>
          <w:p w14:paraId="22782238" w14:textId="77777777" w:rsidR="004D2C3F" w:rsidRPr="004D2C3F" w:rsidRDefault="004D2C3F" w:rsidP="004D2C3F">
            <w:pPr>
              <w:autoSpaceDE w:val="0"/>
              <w:autoSpaceDN w:val="0"/>
              <w:adjustRightInd w:val="0"/>
              <w:spacing w:after="0" w:line="240" w:lineRule="auto"/>
              <w:rPr>
                <w:rFonts w:ascii="Arial" w:hAnsi="Arial" w:cs="Arial"/>
                <w:color w:val="000000"/>
                <w:sz w:val="20"/>
                <w:szCs w:val="20"/>
                <w:lang w:val="sk-SK"/>
              </w:rPr>
            </w:pPr>
            <w:r w:rsidRPr="004D2C3F">
              <w:rPr>
                <w:rFonts w:ascii="Arial" w:hAnsi="Arial" w:cs="Arial"/>
                <w:color w:val="000000"/>
                <w:sz w:val="20"/>
                <w:szCs w:val="20"/>
                <w:lang w:val="sk-SK"/>
              </w:rPr>
              <w:t xml:space="preserve">Tuesday </w:t>
            </w:r>
          </w:p>
        </w:tc>
        <w:tc>
          <w:tcPr>
            <w:tcW w:w="1141" w:type="dxa"/>
          </w:tcPr>
          <w:p w14:paraId="75C57F27" w14:textId="77777777" w:rsidR="004D2C3F" w:rsidRPr="004D2C3F" w:rsidRDefault="004D2C3F" w:rsidP="004D2C3F">
            <w:pPr>
              <w:autoSpaceDE w:val="0"/>
              <w:autoSpaceDN w:val="0"/>
              <w:adjustRightInd w:val="0"/>
              <w:spacing w:after="0" w:line="240" w:lineRule="auto"/>
              <w:rPr>
                <w:rFonts w:ascii="Arial" w:hAnsi="Arial" w:cs="Arial"/>
                <w:color w:val="000000"/>
                <w:sz w:val="20"/>
                <w:szCs w:val="20"/>
                <w:lang w:val="sk-SK"/>
              </w:rPr>
            </w:pPr>
            <w:r w:rsidRPr="004D2C3F">
              <w:rPr>
                <w:rFonts w:ascii="Arial" w:hAnsi="Arial" w:cs="Arial"/>
                <w:color w:val="000000"/>
                <w:sz w:val="20"/>
                <w:szCs w:val="20"/>
                <w:lang w:val="sk-SK"/>
              </w:rPr>
              <w:t xml:space="preserve">Wednesda y </w:t>
            </w:r>
          </w:p>
        </w:tc>
        <w:tc>
          <w:tcPr>
            <w:tcW w:w="1141" w:type="dxa"/>
          </w:tcPr>
          <w:p w14:paraId="34ABFFF1" w14:textId="77777777" w:rsidR="004D2C3F" w:rsidRPr="004D2C3F" w:rsidRDefault="004D2C3F" w:rsidP="004D2C3F">
            <w:pPr>
              <w:autoSpaceDE w:val="0"/>
              <w:autoSpaceDN w:val="0"/>
              <w:adjustRightInd w:val="0"/>
              <w:spacing w:after="0" w:line="240" w:lineRule="auto"/>
              <w:rPr>
                <w:rFonts w:ascii="Arial" w:hAnsi="Arial" w:cs="Arial"/>
                <w:color w:val="000000"/>
                <w:sz w:val="20"/>
                <w:szCs w:val="20"/>
                <w:lang w:val="sk-SK"/>
              </w:rPr>
            </w:pPr>
            <w:r w:rsidRPr="004D2C3F">
              <w:rPr>
                <w:rFonts w:ascii="Arial" w:hAnsi="Arial" w:cs="Arial"/>
                <w:color w:val="000000"/>
                <w:sz w:val="20"/>
                <w:szCs w:val="20"/>
                <w:lang w:val="sk-SK"/>
              </w:rPr>
              <w:t xml:space="preserve">Thursday </w:t>
            </w:r>
          </w:p>
        </w:tc>
        <w:tc>
          <w:tcPr>
            <w:tcW w:w="1141" w:type="dxa"/>
          </w:tcPr>
          <w:p w14:paraId="4586954B" w14:textId="77777777" w:rsidR="004D2C3F" w:rsidRPr="004D2C3F" w:rsidRDefault="004D2C3F" w:rsidP="004D2C3F">
            <w:pPr>
              <w:autoSpaceDE w:val="0"/>
              <w:autoSpaceDN w:val="0"/>
              <w:adjustRightInd w:val="0"/>
              <w:spacing w:after="0" w:line="240" w:lineRule="auto"/>
              <w:rPr>
                <w:rFonts w:ascii="Arial" w:hAnsi="Arial" w:cs="Arial"/>
                <w:color w:val="000000"/>
                <w:sz w:val="20"/>
                <w:szCs w:val="20"/>
                <w:lang w:val="sk-SK"/>
              </w:rPr>
            </w:pPr>
            <w:r w:rsidRPr="004D2C3F">
              <w:rPr>
                <w:rFonts w:ascii="Arial" w:hAnsi="Arial" w:cs="Arial"/>
                <w:color w:val="000000"/>
                <w:sz w:val="20"/>
                <w:szCs w:val="20"/>
                <w:lang w:val="sk-SK"/>
              </w:rPr>
              <w:t xml:space="preserve">Friday </w:t>
            </w:r>
          </w:p>
        </w:tc>
        <w:tc>
          <w:tcPr>
            <w:tcW w:w="1141" w:type="dxa"/>
          </w:tcPr>
          <w:p w14:paraId="571A48CB" w14:textId="77777777" w:rsidR="004D2C3F" w:rsidRPr="004D2C3F" w:rsidRDefault="004D2C3F" w:rsidP="004D2C3F">
            <w:pPr>
              <w:autoSpaceDE w:val="0"/>
              <w:autoSpaceDN w:val="0"/>
              <w:adjustRightInd w:val="0"/>
              <w:spacing w:after="0" w:line="240" w:lineRule="auto"/>
              <w:rPr>
                <w:rFonts w:ascii="Arial" w:hAnsi="Arial" w:cs="Arial"/>
                <w:color w:val="000000"/>
                <w:sz w:val="20"/>
                <w:szCs w:val="20"/>
                <w:lang w:val="sk-SK"/>
              </w:rPr>
            </w:pPr>
            <w:r w:rsidRPr="004D2C3F">
              <w:rPr>
                <w:rFonts w:ascii="Arial" w:hAnsi="Arial" w:cs="Arial"/>
                <w:color w:val="000000"/>
                <w:sz w:val="20"/>
                <w:szCs w:val="20"/>
                <w:lang w:val="sk-SK"/>
              </w:rPr>
              <w:t xml:space="preserve">Saturday </w:t>
            </w:r>
          </w:p>
        </w:tc>
        <w:tc>
          <w:tcPr>
            <w:tcW w:w="1141" w:type="dxa"/>
          </w:tcPr>
          <w:p w14:paraId="266778D4" w14:textId="77777777" w:rsidR="004D2C3F" w:rsidRPr="004D2C3F" w:rsidRDefault="004D2C3F" w:rsidP="004D2C3F">
            <w:pPr>
              <w:autoSpaceDE w:val="0"/>
              <w:autoSpaceDN w:val="0"/>
              <w:adjustRightInd w:val="0"/>
              <w:spacing w:after="0" w:line="240" w:lineRule="auto"/>
              <w:rPr>
                <w:rFonts w:ascii="Arial" w:hAnsi="Arial" w:cs="Arial"/>
                <w:color w:val="000000"/>
                <w:sz w:val="20"/>
                <w:szCs w:val="20"/>
                <w:lang w:val="sk-SK"/>
              </w:rPr>
            </w:pPr>
            <w:r w:rsidRPr="004D2C3F">
              <w:rPr>
                <w:rFonts w:ascii="Arial" w:hAnsi="Arial" w:cs="Arial"/>
                <w:color w:val="000000"/>
                <w:sz w:val="20"/>
                <w:szCs w:val="20"/>
                <w:lang w:val="sk-SK"/>
              </w:rPr>
              <w:t xml:space="preserve">Sunday </w:t>
            </w:r>
          </w:p>
        </w:tc>
      </w:tr>
      <w:tr w:rsidR="004D2C3F" w:rsidRPr="004D2C3F" w14:paraId="266BB63B" w14:textId="77777777" w:rsidTr="00925E66">
        <w:trPr>
          <w:trHeight w:val="93"/>
        </w:trPr>
        <w:tc>
          <w:tcPr>
            <w:tcW w:w="1141" w:type="dxa"/>
          </w:tcPr>
          <w:p w14:paraId="271D6140" w14:textId="36FA8374" w:rsidR="004D2C3F" w:rsidRPr="004D2C3F" w:rsidRDefault="00C2463A" w:rsidP="004D2C3F">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8</w:t>
            </w:r>
            <w:r w:rsidR="004D2C3F" w:rsidRPr="004D2C3F">
              <w:rPr>
                <w:rFonts w:ascii="Arial" w:hAnsi="Arial" w:cs="Arial"/>
                <w:color w:val="000000"/>
                <w:sz w:val="20"/>
                <w:szCs w:val="20"/>
                <w:lang w:val="sk-SK"/>
              </w:rPr>
              <w:t xml:space="preserve"> –16 </w:t>
            </w:r>
          </w:p>
        </w:tc>
        <w:tc>
          <w:tcPr>
            <w:tcW w:w="1141" w:type="dxa"/>
          </w:tcPr>
          <w:p w14:paraId="2D288DF2" w14:textId="4D492DFE" w:rsidR="004D2C3F" w:rsidRPr="004D2C3F" w:rsidRDefault="00C2463A" w:rsidP="004D2C3F">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8</w:t>
            </w:r>
            <w:r w:rsidR="004D2C3F" w:rsidRPr="004D2C3F">
              <w:rPr>
                <w:rFonts w:ascii="Arial" w:hAnsi="Arial" w:cs="Arial"/>
                <w:color w:val="000000"/>
                <w:sz w:val="20"/>
                <w:szCs w:val="20"/>
                <w:lang w:val="sk-SK"/>
              </w:rPr>
              <w:t xml:space="preserve">-16 </w:t>
            </w:r>
          </w:p>
        </w:tc>
        <w:tc>
          <w:tcPr>
            <w:tcW w:w="1141" w:type="dxa"/>
          </w:tcPr>
          <w:p w14:paraId="07DA5183" w14:textId="52C5C389" w:rsidR="004D2C3F" w:rsidRPr="004D2C3F" w:rsidRDefault="00C2463A" w:rsidP="004D2C3F">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8</w:t>
            </w:r>
            <w:r w:rsidR="006C005D">
              <w:rPr>
                <w:rFonts w:ascii="Arial" w:hAnsi="Arial" w:cs="Arial"/>
                <w:color w:val="000000"/>
                <w:sz w:val="20"/>
                <w:szCs w:val="20"/>
                <w:lang w:val="sk-SK"/>
              </w:rPr>
              <w:t>-16</w:t>
            </w:r>
          </w:p>
        </w:tc>
        <w:tc>
          <w:tcPr>
            <w:tcW w:w="1141" w:type="dxa"/>
          </w:tcPr>
          <w:p w14:paraId="5D75C4D6" w14:textId="734C1065" w:rsidR="004D2C3F" w:rsidRPr="004D2C3F" w:rsidRDefault="006C005D" w:rsidP="004D2C3F">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0</w:t>
            </w:r>
            <w:r w:rsidR="004D2C3F" w:rsidRPr="004D2C3F">
              <w:rPr>
                <w:rFonts w:ascii="Arial" w:hAnsi="Arial" w:cs="Arial"/>
                <w:color w:val="000000"/>
                <w:sz w:val="20"/>
                <w:szCs w:val="20"/>
                <w:lang w:val="sk-SK"/>
              </w:rPr>
              <w:t xml:space="preserve"> </w:t>
            </w:r>
          </w:p>
        </w:tc>
        <w:tc>
          <w:tcPr>
            <w:tcW w:w="1141" w:type="dxa"/>
          </w:tcPr>
          <w:p w14:paraId="0A0D3311" w14:textId="65748F84" w:rsidR="004D2C3F" w:rsidRPr="004D2C3F" w:rsidRDefault="00C2463A" w:rsidP="004D2C3F">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8</w:t>
            </w:r>
            <w:r w:rsidR="004D2C3F" w:rsidRPr="004D2C3F">
              <w:rPr>
                <w:rFonts w:ascii="Arial" w:hAnsi="Arial" w:cs="Arial"/>
                <w:color w:val="000000"/>
                <w:sz w:val="20"/>
                <w:szCs w:val="20"/>
                <w:lang w:val="sk-SK"/>
              </w:rPr>
              <w:t>-</w:t>
            </w:r>
            <w:r w:rsidR="00F45277">
              <w:rPr>
                <w:rFonts w:ascii="Arial" w:hAnsi="Arial" w:cs="Arial"/>
                <w:color w:val="000000"/>
                <w:sz w:val="20"/>
                <w:szCs w:val="20"/>
                <w:lang w:val="sk-SK"/>
              </w:rPr>
              <w:t>16</w:t>
            </w:r>
            <w:r w:rsidR="004D2C3F" w:rsidRPr="004D2C3F">
              <w:rPr>
                <w:rFonts w:ascii="Arial" w:hAnsi="Arial" w:cs="Arial"/>
                <w:color w:val="000000"/>
                <w:sz w:val="20"/>
                <w:szCs w:val="20"/>
                <w:lang w:val="sk-SK"/>
              </w:rPr>
              <w:t xml:space="preserve"> </w:t>
            </w:r>
          </w:p>
        </w:tc>
        <w:tc>
          <w:tcPr>
            <w:tcW w:w="1141" w:type="dxa"/>
          </w:tcPr>
          <w:p w14:paraId="376CC72D" w14:textId="77777777" w:rsidR="004D2C3F" w:rsidRPr="004D2C3F" w:rsidRDefault="004D2C3F" w:rsidP="004D2C3F">
            <w:pPr>
              <w:autoSpaceDE w:val="0"/>
              <w:autoSpaceDN w:val="0"/>
              <w:adjustRightInd w:val="0"/>
              <w:spacing w:after="0" w:line="240" w:lineRule="auto"/>
              <w:rPr>
                <w:rFonts w:ascii="Arial" w:hAnsi="Arial" w:cs="Arial"/>
                <w:color w:val="000000"/>
                <w:sz w:val="20"/>
                <w:szCs w:val="20"/>
                <w:lang w:val="sk-SK"/>
              </w:rPr>
            </w:pPr>
            <w:r w:rsidRPr="004D2C3F">
              <w:rPr>
                <w:rFonts w:ascii="Arial" w:hAnsi="Arial" w:cs="Arial"/>
                <w:color w:val="000000"/>
                <w:sz w:val="20"/>
                <w:szCs w:val="20"/>
                <w:lang w:val="sk-SK"/>
              </w:rPr>
              <w:t xml:space="preserve">0 </w:t>
            </w:r>
          </w:p>
        </w:tc>
        <w:tc>
          <w:tcPr>
            <w:tcW w:w="1141" w:type="dxa"/>
          </w:tcPr>
          <w:p w14:paraId="6321E56F" w14:textId="77777777" w:rsidR="004D2C3F" w:rsidRPr="004D2C3F" w:rsidRDefault="004D2C3F" w:rsidP="004D2C3F">
            <w:pPr>
              <w:autoSpaceDE w:val="0"/>
              <w:autoSpaceDN w:val="0"/>
              <w:adjustRightInd w:val="0"/>
              <w:spacing w:after="0" w:line="240" w:lineRule="auto"/>
              <w:rPr>
                <w:rFonts w:ascii="Arial" w:hAnsi="Arial" w:cs="Arial"/>
                <w:color w:val="000000"/>
                <w:sz w:val="20"/>
                <w:szCs w:val="20"/>
                <w:lang w:val="sk-SK"/>
              </w:rPr>
            </w:pPr>
            <w:r w:rsidRPr="004D2C3F">
              <w:rPr>
                <w:rFonts w:ascii="Arial" w:hAnsi="Arial" w:cs="Arial"/>
                <w:color w:val="000000"/>
                <w:sz w:val="20"/>
                <w:szCs w:val="20"/>
                <w:lang w:val="sk-SK"/>
              </w:rPr>
              <w:t xml:space="preserve">0 </w:t>
            </w:r>
          </w:p>
        </w:tc>
      </w:tr>
    </w:tbl>
    <w:p w14:paraId="12DCE3D9" w14:textId="77777777" w:rsidR="003D41ED" w:rsidRDefault="003D41ED" w:rsidP="003D41ED">
      <w:pPr>
        <w:pStyle w:val="Default"/>
        <w:rPr>
          <w:rFonts w:ascii="Arial" w:hAnsi="Arial" w:cs="Arial"/>
          <w:sz w:val="22"/>
          <w:szCs w:val="22"/>
        </w:rPr>
      </w:pPr>
    </w:p>
    <w:p w14:paraId="39B78593" w14:textId="77777777" w:rsidR="00960C01" w:rsidRDefault="00960C01" w:rsidP="003D41ED">
      <w:pPr>
        <w:pStyle w:val="Default"/>
        <w:rPr>
          <w:rFonts w:ascii="Arial" w:hAnsi="Arial" w:cs="Arial"/>
          <w:sz w:val="22"/>
          <w:szCs w:val="22"/>
        </w:rPr>
      </w:pPr>
    </w:p>
    <w:p w14:paraId="2A019E50" w14:textId="71C00E91" w:rsidR="003D41ED" w:rsidRPr="004642FB" w:rsidRDefault="003D41ED" w:rsidP="00AC4727">
      <w:pPr>
        <w:pStyle w:val="Heading2"/>
      </w:pPr>
      <w:bookmarkStart w:id="27" w:name="_Toc33440865"/>
      <w:r w:rsidRPr="004642FB">
        <w:t>Estimated durations of the phases</w:t>
      </w:r>
      <w:r w:rsidR="00EB3B95" w:rsidRPr="004642FB">
        <w:t xml:space="preserve"> </w:t>
      </w:r>
      <w:r w:rsidR="00171F8F" w:rsidRPr="004642FB">
        <w:t>of</w:t>
      </w:r>
      <w:r w:rsidR="00EB3B95" w:rsidRPr="004642FB">
        <w:t xml:space="preserve"> UP</w:t>
      </w:r>
      <w:r w:rsidRPr="004642FB">
        <w:t>:</w:t>
      </w:r>
      <w:bookmarkEnd w:id="27"/>
      <w:r w:rsidRPr="004642FB">
        <w:t xml:space="preserve"> </w:t>
      </w:r>
    </w:p>
    <w:p w14:paraId="1B232B85" w14:textId="2D2AEC4E" w:rsidR="003D41ED" w:rsidRPr="003D41ED" w:rsidRDefault="000F74FD" w:rsidP="003D41ED">
      <w:pPr>
        <w:autoSpaceDE w:val="0"/>
        <w:autoSpaceDN w:val="0"/>
        <w:adjustRightInd w:val="0"/>
        <w:spacing w:after="0" w:line="240" w:lineRule="auto"/>
        <w:rPr>
          <w:rFonts w:ascii="Arial" w:hAnsi="Arial" w:cs="Arial"/>
          <w:color w:val="000000"/>
          <w:lang w:val="sk-SK"/>
        </w:rPr>
      </w:pPr>
      <w:r>
        <w:rPr>
          <w:rFonts w:ascii="Arial" w:hAnsi="Arial" w:cs="Arial"/>
          <w:color w:val="000000"/>
          <w:lang w:val="sk-SK"/>
        </w:rPr>
        <w:t>1.2</w:t>
      </w:r>
      <w:r w:rsidR="003D41ED" w:rsidRPr="003D41ED">
        <w:rPr>
          <w:rFonts w:ascii="Arial" w:hAnsi="Arial" w:cs="Arial"/>
          <w:color w:val="000000"/>
          <w:lang w:val="sk-SK"/>
        </w:rPr>
        <w:t xml:space="preserve"> - </w:t>
      </w:r>
      <w:r>
        <w:rPr>
          <w:rFonts w:ascii="Arial" w:hAnsi="Arial" w:cs="Arial"/>
          <w:color w:val="000000"/>
          <w:lang w:val="sk-SK"/>
        </w:rPr>
        <w:t>15</w:t>
      </w:r>
      <w:r w:rsidR="003D41ED" w:rsidRPr="003D41ED">
        <w:rPr>
          <w:rFonts w:ascii="Arial" w:hAnsi="Arial" w:cs="Arial"/>
          <w:color w:val="000000"/>
          <w:lang w:val="sk-SK"/>
        </w:rPr>
        <w:t>.</w:t>
      </w:r>
      <w:r>
        <w:rPr>
          <w:rFonts w:ascii="Arial" w:hAnsi="Arial" w:cs="Arial"/>
          <w:color w:val="000000"/>
          <w:lang w:val="sk-SK"/>
        </w:rPr>
        <w:t>2</w:t>
      </w:r>
      <w:r w:rsidR="003D41ED" w:rsidRPr="003D41ED">
        <w:rPr>
          <w:rFonts w:ascii="Arial" w:hAnsi="Arial" w:cs="Arial"/>
          <w:color w:val="000000"/>
          <w:lang w:val="sk-SK"/>
        </w:rPr>
        <w:t xml:space="preserve"> - Inception</w:t>
      </w:r>
    </w:p>
    <w:p w14:paraId="2F495998" w14:textId="21315A62" w:rsidR="003D41ED" w:rsidRPr="003D41ED" w:rsidRDefault="000F74FD" w:rsidP="003D41ED">
      <w:pPr>
        <w:autoSpaceDE w:val="0"/>
        <w:autoSpaceDN w:val="0"/>
        <w:adjustRightInd w:val="0"/>
        <w:spacing w:after="0" w:line="240" w:lineRule="auto"/>
        <w:rPr>
          <w:rFonts w:ascii="Arial" w:hAnsi="Arial" w:cs="Arial"/>
          <w:color w:val="000000"/>
          <w:lang w:val="sk-SK"/>
        </w:rPr>
      </w:pPr>
      <w:r>
        <w:rPr>
          <w:rFonts w:ascii="Arial" w:hAnsi="Arial" w:cs="Arial"/>
          <w:color w:val="000000"/>
          <w:lang w:val="sk-SK"/>
        </w:rPr>
        <w:t>16.2</w:t>
      </w:r>
      <w:r w:rsidR="003D41ED" w:rsidRPr="003D41ED">
        <w:rPr>
          <w:rFonts w:ascii="Arial" w:hAnsi="Arial" w:cs="Arial"/>
          <w:color w:val="000000"/>
          <w:lang w:val="sk-SK"/>
        </w:rPr>
        <w:t xml:space="preserve"> </w:t>
      </w:r>
      <w:r>
        <w:rPr>
          <w:rFonts w:ascii="Arial" w:hAnsi="Arial" w:cs="Arial"/>
          <w:color w:val="000000"/>
          <w:lang w:val="sk-SK"/>
        </w:rPr>
        <w:t>–</w:t>
      </w:r>
      <w:r w:rsidR="003D41ED" w:rsidRPr="003D41ED">
        <w:rPr>
          <w:rFonts w:ascii="Arial" w:hAnsi="Arial" w:cs="Arial"/>
          <w:color w:val="000000"/>
          <w:lang w:val="sk-SK"/>
        </w:rPr>
        <w:t xml:space="preserve"> </w:t>
      </w:r>
      <w:r>
        <w:rPr>
          <w:rFonts w:ascii="Arial" w:hAnsi="Arial" w:cs="Arial"/>
          <w:color w:val="000000"/>
          <w:lang w:val="sk-SK"/>
        </w:rPr>
        <w:t>7.3</w:t>
      </w:r>
      <w:r w:rsidR="003D41ED" w:rsidRPr="003D41ED">
        <w:rPr>
          <w:rFonts w:ascii="Arial" w:hAnsi="Arial" w:cs="Arial"/>
          <w:color w:val="000000"/>
          <w:lang w:val="sk-SK"/>
        </w:rPr>
        <w:t xml:space="preserve"> - Elaboration</w:t>
      </w:r>
    </w:p>
    <w:p w14:paraId="2BFEF29D" w14:textId="4FDA81F6" w:rsidR="003D41ED" w:rsidRPr="003D41ED" w:rsidRDefault="000F74FD" w:rsidP="003D41ED">
      <w:pPr>
        <w:autoSpaceDE w:val="0"/>
        <w:autoSpaceDN w:val="0"/>
        <w:adjustRightInd w:val="0"/>
        <w:spacing w:after="0" w:line="240" w:lineRule="auto"/>
        <w:rPr>
          <w:rFonts w:ascii="Arial" w:hAnsi="Arial" w:cs="Arial"/>
          <w:color w:val="000000"/>
          <w:lang w:val="sk-SK"/>
        </w:rPr>
      </w:pPr>
      <w:r>
        <w:rPr>
          <w:rFonts w:ascii="Arial" w:hAnsi="Arial" w:cs="Arial"/>
          <w:color w:val="000000"/>
          <w:lang w:val="sk-SK"/>
        </w:rPr>
        <w:t>8.3</w:t>
      </w:r>
      <w:r w:rsidR="003D41ED" w:rsidRPr="003D41ED">
        <w:rPr>
          <w:rFonts w:ascii="Arial" w:hAnsi="Arial" w:cs="Arial"/>
          <w:color w:val="000000"/>
          <w:lang w:val="sk-SK"/>
        </w:rPr>
        <w:t xml:space="preserve"> </w:t>
      </w:r>
      <w:r>
        <w:rPr>
          <w:rFonts w:ascii="Arial" w:hAnsi="Arial" w:cs="Arial"/>
          <w:color w:val="000000"/>
          <w:lang w:val="sk-SK"/>
        </w:rPr>
        <w:t>–</w:t>
      </w:r>
      <w:r w:rsidR="003D41ED" w:rsidRPr="003D41ED">
        <w:rPr>
          <w:rFonts w:ascii="Arial" w:hAnsi="Arial" w:cs="Arial"/>
          <w:color w:val="000000"/>
          <w:lang w:val="sk-SK"/>
        </w:rPr>
        <w:t xml:space="preserve"> </w:t>
      </w:r>
      <w:r>
        <w:rPr>
          <w:rFonts w:ascii="Arial" w:hAnsi="Arial" w:cs="Arial"/>
          <w:color w:val="000000"/>
          <w:lang w:val="sk-SK"/>
        </w:rPr>
        <w:t>31.4</w:t>
      </w:r>
      <w:r w:rsidR="003D41ED" w:rsidRPr="003D41ED">
        <w:rPr>
          <w:rFonts w:ascii="Arial" w:hAnsi="Arial" w:cs="Arial"/>
          <w:color w:val="000000"/>
          <w:lang w:val="sk-SK"/>
        </w:rPr>
        <w:t xml:space="preserve"> - Construction</w:t>
      </w:r>
    </w:p>
    <w:p w14:paraId="2D04C31E" w14:textId="2059B040" w:rsidR="003D41ED" w:rsidRDefault="000F74FD" w:rsidP="003D41ED">
      <w:pPr>
        <w:rPr>
          <w:rFonts w:ascii="Arial" w:hAnsi="Arial" w:cs="Arial"/>
          <w:color w:val="000000"/>
          <w:lang w:val="sk-SK"/>
        </w:rPr>
      </w:pPr>
      <w:r>
        <w:rPr>
          <w:rFonts w:ascii="Arial" w:hAnsi="Arial" w:cs="Arial"/>
          <w:color w:val="000000"/>
          <w:lang w:val="sk-SK"/>
        </w:rPr>
        <w:t>1.5</w:t>
      </w:r>
      <w:r w:rsidR="003D41ED" w:rsidRPr="003D41ED">
        <w:rPr>
          <w:rFonts w:ascii="Arial" w:hAnsi="Arial" w:cs="Arial"/>
          <w:color w:val="000000"/>
          <w:lang w:val="sk-SK"/>
        </w:rPr>
        <w:t xml:space="preserve"> </w:t>
      </w:r>
      <w:r>
        <w:rPr>
          <w:rFonts w:ascii="Arial" w:hAnsi="Arial" w:cs="Arial"/>
          <w:color w:val="000000"/>
          <w:lang w:val="sk-SK"/>
        </w:rPr>
        <w:t>–</w:t>
      </w:r>
      <w:r w:rsidR="003D41ED" w:rsidRPr="003D41ED">
        <w:rPr>
          <w:rFonts w:ascii="Arial" w:hAnsi="Arial" w:cs="Arial"/>
          <w:color w:val="000000"/>
          <w:lang w:val="sk-SK"/>
        </w:rPr>
        <w:t xml:space="preserve"> </w:t>
      </w:r>
      <w:r>
        <w:rPr>
          <w:rFonts w:ascii="Arial" w:hAnsi="Arial" w:cs="Arial"/>
          <w:color w:val="000000"/>
          <w:lang w:val="sk-SK"/>
        </w:rPr>
        <w:t>30.5</w:t>
      </w:r>
      <w:r w:rsidR="003D41ED" w:rsidRPr="003D41ED">
        <w:rPr>
          <w:rFonts w:ascii="Arial" w:hAnsi="Arial" w:cs="Arial"/>
          <w:color w:val="000000"/>
          <w:lang w:val="sk-SK"/>
        </w:rPr>
        <w:t xml:space="preserve"> </w:t>
      </w:r>
      <w:r w:rsidR="003D41ED">
        <w:rPr>
          <w:rFonts w:ascii="Arial" w:hAnsi="Arial" w:cs="Arial"/>
          <w:color w:val="000000"/>
          <w:lang w:val="sk-SK"/>
        </w:rPr>
        <w:t>–</w:t>
      </w:r>
      <w:r w:rsidR="003D41ED" w:rsidRPr="003D41ED">
        <w:rPr>
          <w:rFonts w:ascii="Arial" w:hAnsi="Arial" w:cs="Arial"/>
          <w:color w:val="000000"/>
          <w:lang w:val="sk-SK"/>
        </w:rPr>
        <w:t xml:space="preserve"> Transition</w:t>
      </w:r>
    </w:p>
    <w:p w14:paraId="30FA1336" w14:textId="1DDEBFE6" w:rsidR="00DF0E08" w:rsidRPr="004642FB" w:rsidRDefault="00DF0E08" w:rsidP="00AC4727">
      <w:pPr>
        <w:pStyle w:val="Heading2"/>
        <w:rPr>
          <w:lang w:val="sk-SK"/>
        </w:rPr>
      </w:pPr>
      <w:bookmarkStart w:id="28" w:name="_Toc33440866"/>
      <w:r w:rsidRPr="004642FB">
        <w:rPr>
          <w:lang w:val="sk-SK"/>
        </w:rPr>
        <w:t>Schedule of SCRUM sprints:</w:t>
      </w:r>
      <w:bookmarkEnd w:id="28"/>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54"/>
        <w:gridCol w:w="754"/>
        <w:gridCol w:w="754"/>
        <w:gridCol w:w="754"/>
        <w:gridCol w:w="754"/>
        <w:gridCol w:w="754"/>
        <w:gridCol w:w="754"/>
        <w:gridCol w:w="754"/>
      </w:tblGrid>
      <w:tr w:rsidR="00B656F4" w:rsidRPr="00710BE4" w14:paraId="21A216CA" w14:textId="77777777" w:rsidTr="00925E66">
        <w:trPr>
          <w:trHeight w:val="325"/>
        </w:trPr>
        <w:tc>
          <w:tcPr>
            <w:tcW w:w="754" w:type="dxa"/>
          </w:tcPr>
          <w:p w14:paraId="56802119" w14:textId="77777777"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Sprint 1 </w:t>
            </w:r>
          </w:p>
        </w:tc>
        <w:tc>
          <w:tcPr>
            <w:tcW w:w="754" w:type="dxa"/>
          </w:tcPr>
          <w:p w14:paraId="0C82A0F0" w14:textId="77777777"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Sprint 2 </w:t>
            </w:r>
          </w:p>
        </w:tc>
        <w:tc>
          <w:tcPr>
            <w:tcW w:w="754" w:type="dxa"/>
          </w:tcPr>
          <w:p w14:paraId="0A64DD66" w14:textId="77777777"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Sprint 3 </w:t>
            </w:r>
          </w:p>
        </w:tc>
        <w:tc>
          <w:tcPr>
            <w:tcW w:w="754" w:type="dxa"/>
          </w:tcPr>
          <w:p w14:paraId="5A8E4D19" w14:textId="77777777"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Sprint 4 </w:t>
            </w:r>
          </w:p>
        </w:tc>
        <w:tc>
          <w:tcPr>
            <w:tcW w:w="754" w:type="dxa"/>
          </w:tcPr>
          <w:p w14:paraId="379A702F" w14:textId="1D2C6D8A"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Sprint 5</w:t>
            </w:r>
          </w:p>
        </w:tc>
        <w:tc>
          <w:tcPr>
            <w:tcW w:w="754" w:type="dxa"/>
          </w:tcPr>
          <w:p w14:paraId="20309705" w14:textId="4ADBD23B"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Sprint </w:t>
            </w:r>
            <w:r>
              <w:rPr>
                <w:rFonts w:ascii="Arial" w:hAnsi="Arial" w:cs="Arial"/>
                <w:color w:val="000000"/>
                <w:sz w:val="20"/>
                <w:szCs w:val="20"/>
                <w:lang w:val="sk-SK"/>
              </w:rPr>
              <w:t>6</w:t>
            </w:r>
          </w:p>
        </w:tc>
        <w:tc>
          <w:tcPr>
            <w:tcW w:w="754" w:type="dxa"/>
          </w:tcPr>
          <w:p w14:paraId="031E539E" w14:textId="36E9B83B"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Sprint </w:t>
            </w:r>
            <w:r>
              <w:rPr>
                <w:rFonts w:ascii="Arial" w:hAnsi="Arial" w:cs="Arial"/>
                <w:color w:val="000000"/>
                <w:sz w:val="20"/>
                <w:szCs w:val="20"/>
                <w:lang w:val="sk-SK"/>
              </w:rPr>
              <w:t>7</w:t>
            </w:r>
          </w:p>
        </w:tc>
        <w:tc>
          <w:tcPr>
            <w:tcW w:w="754" w:type="dxa"/>
          </w:tcPr>
          <w:p w14:paraId="3D7A7BBC" w14:textId="66969DAE"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Sprint </w:t>
            </w:r>
            <w:r>
              <w:rPr>
                <w:rFonts w:ascii="Arial" w:hAnsi="Arial" w:cs="Arial"/>
                <w:color w:val="000000"/>
                <w:sz w:val="20"/>
                <w:szCs w:val="20"/>
                <w:lang w:val="sk-SK"/>
              </w:rPr>
              <w:t>8</w:t>
            </w:r>
          </w:p>
        </w:tc>
      </w:tr>
      <w:tr w:rsidR="00B656F4" w:rsidRPr="00710BE4" w14:paraId="08DBF90E" w14:textId="77777777" w:rsidTr="00925E66">
        <w:trPr>
          <w:trHeight w:val="438"/>
        </w:trPr>
        <w:tc>
          <w:tcPr>
            <w:tcW w:w="754" w:type="dxa"/>
          </w:tcPr>
          <w:p w14:paraId="6250FA61" w14:textId="1CC75BA3"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1.2</w:t>
            </w:r>
          </w:p>
          <w:p w14:paraId="57A24184" w14:textId="77777777"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 </w:t>
            </w:r>
          </w:p>
          <w:p w14:paraId="06B83C79" w14:textId="7B9A9411"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15.2</w:t>
            </w:r>
            <w:r w:rsidRPr="00710BE4">
              <w:rPr>
                <w:rFonts w:ascii="Arial" w:hAnsi="Arial" w:cs="Arial"/>
                <w:color w:val="000000"/>
                <w:sz w:val="20"/>
                <w:szCs w:val="20"/>
                <w:lang w:val="sk-SK"/>
              </w:rPr>
              <w:t xml:space="preserve"> </w:t>
            </w:r>
          </w:p>
        </w:tc>
        <w:tc>
          <w:tcPr>
            <w:tcW w:w="754" w:type="dxa"/>
          </w:tcPr>
          <w:p w14:paraId="64F4A76D" w14:textId="450C44CD"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16.2</w:t>
            </w:r>
          </w:p>
          <w:p w14:paraId="18C7E6A7" w14:textId="77777777"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 </w:t>
            </w:r>
          </w:p>
          <w:p w14:paraId="47E85747" w14:textId="4EDF0528"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29.2</w:t>
            </w:r>
            <w:r w:rsidRPr="00710BE4">
              <w:rPr>
                <w:rFonts w:ascii="Arial" w:hAnsi="Arial" w:cs="Arial"/>
                <w:color w:val="000000"/>
                <w:sz w:val="20"/>
                <w:szCs w:val="20"/>
                <w:lang w:val="sk-SK"/>
              </w:rPr>
              <w:t xml:space="preserve"> </w:t>
            </w:r>
          </w:p>
        </w:tc>
        <w:tc>
          <w:tcPr>
            <w:tcW w:w="754" w:type="dxa"/>
          </w:tcPr>
          <w:p w14:paraId="37692AFE" w14:textId="0D9A89B9"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1.3</w:t>
            </w:r>
          </w:p>
          <w:p w14:paraId="58A310D6" w14:textId="77777777"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 </w:t>
            </w:r>
          </w:p>
          <w:p w14:paraId="02C9D549" w14:textId="5E16CDB4"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15.3</w:t>
            </w:r>
            <w:r w:rsidRPr="00710BE4">
              <w:rPr>
                <w:rFonts w:ascii="Arial" w:hAnsi="Arial" w:cs="Arial"/>
                <w:color w:val="000000"/>
                <w:sz w:val="20"/>
                <w:szCs w:val="20"/>
                <w:lang w:val="sk-SK"/>
              </w:rPr>
              <w:t xml:space="preserve"> </w:t>
            </w:r>
          </w:p>
        </w:tc>
        <w:tc>
          <w:tcPr>
            <w:tcW w:w="754" w:type="dxa"/>
          </w:tcPr>
          <w:p w14:paraId="14080872" w14:textId="22D38E65"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16.3</w:t>
            </w:r>
          </w:p>
          <w:p w14:paraId="1338B65D" w14:textId="77777777"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 </w:t>
            </w:r>
          </w:p>
          <w:p w14:paraId="01B8DA11" w14:textId="00631D64"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30.3</w:t>
            </w:r>
            <w:r w:rsidRPr="00710BE4">
              <w:rPr>
                <w:rFonts w:ascii="Arial" w:hAnsi="Arial" w:cs="Arial"/>
                <w:color w:val="000000"/>
                <w:sz w:val="20"/>
                <w:szCs w:val="20"/>
                <w:lang w:val="sk-SK"/>
              </w:rPr>
              <w:t xml:space="preserve"> </w:t>
            </w:r>
          </w:p>
        </w:tc>
        <w:tc>
          <w:tcPr>
            <w:tcW w:w="754" w:type="dxa"/>
          </w:tcPr>
          <w:p w14:paraId="02066711" w14:textId="77777777" w:rsidR="00B656F4" w:rsidRPr="00710BE4" w:rsidRDefault="00B656F4" w:rsidP="00B656F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1.4</w:t>
            </w:r>
          </w:p>
          <w:p w14:paraId="4AACA7A7" w14:textId="77777777" w:rsidR="00B656F4" w:rsidRPr="00710BE4" w:rsidRDefault="00B656F4" w:rsidP="00B656F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 </w:t>
            </w:r>
          </w:p>
          <w:p w14:paraId="207BDA78" w14:textId="15A427B7" w:rsidR="00B656F4" w:rsidRDefault="00B656F4" w:rsidP="00B656F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15.4</w:t>
            </w:r>
          </w:p>
        </w:tc>
        <w:tc>
          <w:tcPr>
            <w:tcW w:w="754" w:type="dxa"/>
          </w:tcPr>
          <w:p w14:paraId="2B926E35" w14:textId="6D72ED75"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16.4</w:t>
            </w:r>
          </w:p>
          <w:p w14:paraId="2B9AAB4B" w14:textId="77777777"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 </w:t>
            </w:r>
          </w:p>
          <w:p w14:paraId="67AA2406" w14:textId="5E7C9E24"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31.4</w:t>
            </w:r>
            <w:r w:rsidRPr="00710BE4">
              <w:rPr>
                <w:rFonts w:ascii="Arial" w:hAnsi="Arial" w:cs="Arial"/>
                <w:color w:val="000000"/>
                <w:sz w:val="20"/>
                <w:szCs w:val="20"/>
                <w:lang w:val="sk-SK"/>
              </w:rPr>
              <w:t xml:space="preserve"> </w:t>
            </w:r>
          </w:p>
        </w:tc>
        <w:tc>
          <w:tcPr>
            <w:tcW w:w="754" w:type="dxa"/>
          </w:tcPr>
          <w:p w14:paraId="0534FAD6" w14:textId="3333869C"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1.5</w:t>
            </w:r>
          </w:p>
          <w:p w14:paraId="5C87927F" w14:textId="77777777"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 </w:t>
            </w:r>
          </w:p>
          <w:p w14:paraId="580BF929" w14:textId="303FF08B"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15.5</w:t>
            </w:r>
            <w:r w:rsidRPr="00710BE4">
              <w:rPr>
                <w:rFonts w:ascii="Arial" w:hAnsi="Arial" w:cs="Arial"/>
                <w:color w:val="000000"/>
                <w:sz w:val="20"/>
                <w:szCs w:val="20"/>
                <w:lang w:val="sk-SK"/>
              </w:rPr>
              <w:t xml:space="preserve"> </w:t>
            </w:r>
          </w:p>
        </w:tc>
        <w:tc>
          <w:tcPr>
            <w:tcW w:w="754" w:type="dxa"/>
          </w:tcPr>
          <w:p w14:paraId="5E6290BB" w14:textId="211A73D4"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16.5</w:t>
            </w:r>
          </w:p>
          <w:p w14:paraId="065732EC" w14:textId="77777777" w:rsidR="00B656F4" w:rsidRPr="00710BE4" w:rsidRDefault="00B656F4" w:rsidP="00710BE4">
            <w:pPr>
              <w:autoSpaceDE w:val="0"/>
              <w:autoSpaceDN w:val="0"/>
              <w:adjustRightInd w:val="0"/>
              <w:spacing w:after="0" w:line="240" w:lineRule="auto"/>
              <w:rPr>
                <w:rFonts w:ascii="Arial" w:hAnsi="Arial" w:cs="Arial"/>
                <w:color w:val="000000"/>
                <w:sz w:val="20"/>
                <w:szCs w:val="20"/>
                <w:lang w:val="sk-SK"/>
              </w:rPr>
            </w:pPr>
            <w:r w:rsidRPr="00710BE4">
              <w:rPr>
                <w:rFonts w:ascii="Arial" w:hAnsi="Arial" w:cs="Arial"/>
                <w:color w:val="000000"/>
                <w:sz w:val="20"/>
                <w:szCs w:val="20"/>
                <w:lang w:val="sk-SK"/>
              </w:rPr>
              <w:t xml:space="preserve">- </w:t>
            </w:r>
          </w:p>
          <w:p w14:paraId="5A494B2B" w14:textId="34632A38" w:rsidR="00B656F4" w:rsidRPr="00710BE4" w:rsidRDefault="00741675" w:rsidP="00710BE4">
            <w:pPr>
              <w:autoSpaceDE w:val="0"/>
              <w:autoSpaceDN w:val="0"/>
              <w:adjustRightInd w:val="0"/>
              <w:spacing w:after="0" w:line="240" w:lineRule="auto"/>
              <w:rPr>
                <w:rFonts w:ascii="Arial" w:hAnsi="Arial" w:cs="Arial"/>
                <w:color w:val="000000"/>
                <w:sz w:val="20"/>
                <w:szCs w:val="20"/>
                <w:lang w:val="sk-SK"/>
              </w:rPr>
            </w:pPr>
            <w:r>
              <w:rPr>
                <w:rFonts w:ascii="Arial" w:hAnsi="Arial" w:cs="Arial"/>
                <w:color w:val="000000"/>
                <w:sz w:val="20"/>
                <w:szCs w:val="20"/>
                <w:lang w:val="sk-SK"/>
              </w:rPr>
              <w:t>4</w:t>
            </w:r>
            <w:r w:rsidR="00B656F4">
              <w:rPr>
                <w:rFonts w:ascii="Arial" w:hAnsi="Arial" w:cs="Arial"/>
                <w:color w:val="000000"/>
                <w:sz w:val="20"/>
                <w:szCs w:val="20"/>
                <w:lang w:val="sk-SK"/>
              </w:rPr>
              <w:t>.</w:t>
            </w:r>
            <w:r>
              <w:rPr>
                <w:rFonts w:ascii="Arial" w:hAnsi="Arial" w:cs="Arial"/>
                <w:color w:val="000000"/>
                <w:sz w:val="20"/>
                <w:szCs w:val="20"/>
                <w:lang w:val="sk-SK"/>
              </w:rPr>
              <w:t>6</w:t>
            </w:r>
            <w:r w:rsidR="00B656F4" w:rsidRPr="00710BE4">
              <w:rPr>
                <w:rFonts w:ascii="Arial" w:hAnsi="Arial" w:cs="Arial"/>
                <w:color w:val="000000"/>
                <w:sz w:val="20"/>
                <w:szCs w:val="20"/>
                <w:lang w:val="sk-SK"/>
              </w:rPr>
              <w:t xml:space="preserve"> </w:t>
            </w:r>
          </w:p>
        </w:tc>
      </w:tr>
    </w:tbl>
    <w:p w14:paraId="378F3F3D" w14:textId="07C0ABB6" w:rsidR="00710BE4" w:rsidRDefault="00710BE4" w:rsidP="003D41ED">
      <w:pPr>
        <w:rPr>
          <w:rFonts w:ascii="Arial" w:hAnsi="Arial" w:cs="Arial"/>
          <w:color w:val="000000"/>
          <w:lang w:val="sk-SK"/>
        </w:rPr>
      </w:pPr>
    </w:p>
    <w:p w14:paraId="4A901D6E" w14:textId="0025C0F6" w:rsidR="006E2BF4" w:rsidRPr="006E2BF4" w:rsidRDefault="006E2BF4" w:rsidP="00AC4727">
      <w:pPr>
        <w:pStyle w:val="Heading2"/>
        <w:rPr>
          <w:lang w:val="sk-SK"/>
        </w:rPr>
      </w:pPr>
      <w:bookmarkStart w:id="29" w:name="_Toc33440867"/>
      <w:r w:rsidRPr="006E2BF4">
        <w:rPr>
          <w:lang w:val="sk-SK"/>
        </w:rPr>
        <w:t>Miles stones</w:t>
      </w:r>
      <w:r w:rsidR="00DF0E08">
        <w:rPr>
          <w:lang w:val="sk-SK"/>
        </w:rPr>
        <w:t>/sprint</w:t>
      </w:r>
      <w:r w:rsidRPr="006E2BF4">
        <w:rPr>
          <w:lang w:val="sk-SK"/>
        </w:rPr>
        <w:t xml:space="preserve"> duration</w:t>
      </w:r>
      <w:r w:rsidR="00226E9B">
        <w:rPr>
          <w:lang w:val="sk-SK"/>
        </w:rPr>
        <w:t>s</w:t>
      </w:r>
      <w:r w:rsidRPr="006E2BF4">
        <w:rPr>
          <w:lang w:val="sk-SK"/>
        </w:rPr>
        <w:t>:</w:t>
      </w:r>
      <w:bookmarkEnd w:id="29"/>
    </w:p>
    <w:p w14:paraId="70179B4B" w14:textId="5A6407E7" w:rsidR="00B656F4" w:rsidRDefault="00B656F4" w:rsidP="00B656F4">
      <w:pPr>
        <w:rPr>
          <w:rFonts w:ascii="Arial" w:hAnsi="Arial" w:cs="Arial"/>
          <w:color w:val="000000"/>
          <w:lang w:val="sk-SK"/>
        </w:rPr>
      </w:pPr>
      <w:r>
        <w:rPr>
          <w:rFonts w:ascii="Arial" w:hAnsi="Arial" w:cs="Arial"/>
          <w:color w:val="000000"/>
          <w:lang w:val="sk-SK"/>
        </w:rPr>
        <w:t>1</w:t>
      </w:r>
      <w:r w:rsidR="008834F8">
        <w:rPr>
          <w:rFonts w:ascii="Arial" w:hAnsi="Arial" w:cs="Arial"/>
          <w:color w:val="000000"/>
          <w:lang w:val="sk-SK"/>
        </w:rPr>
        <w:t>.sprint: 70 hours</w:t>
      </w:r>
    </w:p>
    <w:p w14:paraId="4854BE00" w14:textId="6653F6C9" w:rsidR="00B656F4" w:rsidRDefault="00B656F4" w:rsidP="00B656F4">
      <w:pPr>
        <w:rPr>
          <w:rFonts w:ascii="Arial" w:hAnsi="Arial" w:cs="Arial"/>
          <w:color w:val="000000"/>
          <w:lang w:val="sk-SK"/>
        </w:rPr>
      </w:pPr>
      <w:r>
        <w:rPr>
          <w:rFonts w:ascii="Arial" w:hAnsi="Arial" w:cs="Arial"/>
          <w:color w:val="000000"/>
          <w:lang w:val="sk-SK"/>
        </w:rPr>
        <w:t xml:space="preserve">2 </w:t>
      </w:r>
      <w:r w:rsidR="008834F8">
        <w:rPr>
          <w:rFonts w:ascii="Arial" w:hAnsi="Arial" w:cs="Arial"/>
          <w:color w:val="000000"/>
          <w:lang w:val="sk-SK"/>
        </w:rPr>
        <w:t>sprint: 64 hours</w:t>
      </w:r>
    </w:p>
    <w:p w14:paraId="413C863D" w14:textId="77777777" w:rsidR="008834F8" w:rsidRDefault="00B656F4" w:rsidP="008834F8">
      <w:pPr>
        <w:rPr>
          <w:rFonts w:ascii="Arial" w:hAnsi="Arial" w:cs="Arial"/>
          <w:color w:val="000000"/>
          <w:lang w:val="sk-SK"/>
        </w:rPr>
      </w:pPr>
      <w:r>
        <w:rPr>
          <w:rFonts w:ascii="Arial" w:hAnsi="Arial" w:cs="Arial"/>
          <w:color w:val="000000"/>
          <w:lang w:val="sk-SK"/>
        </w:rPr>
        <w:t xml:space="preserve">3 </w:t>
      </w:r>
      <w:r w:rsidR="008834F8">
        <w:rPr>
          <w:rFonts w:ascii="Arial" w:hAnsi="Arial" w:cs="Arial"/>
          <w:color w:val="000000"/>
          <w:lang w:val="sk-SK"/>
        </w:rPr>
        <w:t>sprint: 70 hours</w:t>
      </w:r>
    </w:p>
    <w:p w14:paraId="18D4FACB" w14:textId="77777777" w:rsidR="008834F8" w:rsidRDefault="00B656F4" w:rsidP="008834F8">
      <w:pPr>
        <w:rPr>
          <w:rFonts w:ascii="Arial" w:hAnsi="Arial" w:cs="Arial"/>
          <w:color w:val="000000"/>
          <w:lang w:val="sk-SK"/>
        </w:rPr>
      </w:pPr>
      <w:r>
        <w:rPr>
          <w:rFonts w:ascii="Arial" w:hAnsi="Arial" w:cs="Arial"/>
          <w:color w:val="000000"/>
          <w:lang w:val="sk-SK"/>
        </w:rPr>
        <w:t xml:space="preserve">4 </w:t>
      </w:r>
      <w:r w:rsidR="008834F8">
        <w:rPr>
          <w:rFonts w:ascii="Arial" w:hAnsi="Arial" w:cs="Arial"/>
          <w:color w:val="000000"/>
          <w:lang w:val="sk-SK"/>
        </w:rPr>
        <w:t>sprint: 70 hours</w:t>
      </w:r>
    </w:p>
    <w:p w14:paraId="74D096EC" w14:textId="535C99BB" w:rsidR="00B656F4" w:rsidRDefault="00B656F4" w:rsidP="00B656F4">
      <w:pPr>
        <w:rPr>
          <w:rFonts w:ascii="Arial" w:hAnsi="Arial" w:cs="Arial"/>
          <w:color w:val="000000"/>
          <w:lang w:val="sk-SK"/>
        </w:rPr>
      </w:pPr>
      <w:r>
        <w:rPr>
          <w:rFonts w:ascii="Arial" w:hAnsi="Arial" w:cs="Arial"/>
          <w:color w:val="000000"/>
          <w:lang w:val="sk-SK"/>
        </w:rPr>
        <w:t xml:space="preserve">5 </w:t>
      </w:r>
      <w:r w:rsidR="008834F8">
        <w:rPr>
          <w:rFonts w:ascii="Arial" w:hAnsi="Arial" w:cs="Arial"/>
          <w:color w:val="000000"/>
          <w:lang w:val="sk-SK"/>
        </w:rPr>
        <w:t>sprint: 70 hours</w:t>
      </w:r>
    </w:p>
    <w:p w14:paraId="29964252" w14:textId="4CA85B0B" w:rsidR="00B656F4" w:rsidRDefault="00B656F4" w:rsidP="00B656F4">
      <w:pPr>
        <w:rPr>
          <w:rFonts w:ascii="Arial" w:hAnsi="Arial" w:cs="Arial"/>
          <w:color w:val="000000"/>
          <w:lang w:val="sk-SK"/>
        </w:rPr>
      </w:pPr>
      <w:r>
        <w:rPr>
          <w:rFonts w:ascii="Arial" w:hAnsi="Arial" w:cs="Arial"/>
          <w:color w:val="000000"/>
          <w:lang w:val="sk-SK"/>
        </w:rPr>
        <w:t>6</w:t>
      </w:r>
      <w:r w:rsidR="008834F8" w:rsidRPr="008834F8">
        <w:rPr>
          <w:rFonts w:ascii="Arial" w:hAnsi="Arial" w:cs="Arial"/>
          <w:color w:val="000000"/>
          <w:lang w:val="sk-SK"/>
        </w:rPr>
        <w:t xml:space="preserve"> </w:t>
      </w:r>
      <w:r w:rsidR="008834F8">
        <w:rPr>
          <w:rFonts w:ascii="Arial" w:hAnsi="Arial" w:cs="Arial"/>
          <w:color w:val="000000"/>
          <w:lang w:val="sk-SK"/>
        </w:rPr>
        <w:t>sprint: 70 hours</w:t>
      </w:r>
    </w:p>
    <w:p w14:paraId="583CB8F0" w14:textId="1668C709" w:rsidR="00B656F4" w:rsidRDefault="00B656F4" w:rsidP="00B656F4">
      <w:pPr>
        <w:rPr>
          <w:rFonts w:ascii="Arial" w:hAnsi="Arial" w:cs="Arial"/>
          <w:color w:val="000000"/>
          <w:lang w:val="sk-SK"/>
        </w:rPr>
      </w:pPr>
      <w:r>
        <w:rPr>
          <w:rFonts w:ascii="Arial" w:hAnsi="Arial" w:cs="Arial"/>
          <w:color w:val="000000"/>
          <w:lang w:val="sk-SK"/>
        </w:rPr>
        <w:t>7</w:t>
      </w:r>
      <w:r w:rsidR="008834F8" w:rsidRPr="008834F8">
        <w:rPr>
          <w:rFonts w:ascii="Arial" w:hAnsi="Arial" w:cs="Arial"/>
          <w:color w:val="000000"/>
          <w:lang w:val="sk-SK"/>
        </w:rPr>
        <w:t xml:space="preserve"> </w:t>
      </w:r>
      <w:r w:rsidR="008834F8">
        <w:rPr>
          <w:rFonts w:ascii="Arial" w:hAnsi="Arial" w:cs="Arial"/>
          <w:color w:val="000000"/>
          <w:lang w:val="sk-SK"/>
        </w:rPr>
        <w:t>sprint: 70 hours</w:t>
      </w:r>
    </w:p>
    <w:p w14:paraId="313B19DB" w14:textId="4FAF729F" w:rsidR="006E2BF4" w:rsidRDefault="00B656F4" w:rsidP="00B656F4">
      <w:pPr>
        <w:rPr>
          <w:rFonts w:ascii="Arial" w:hAnsi="Arial" w:cs="Arial"/>
          <w:color w:val="000000"/>
          <w:lang w:val="sk-SK"/>
        </w:rPr>
      </w:pPr>
      <w:r>
        <w:rPr>
          <w:rFonts w:ascii="Arial" w:hAnsi="Arial" w:cs="Arial"/>
          <w:color w:val="000000"/>
          <w:lang w:val="sk-SK"/>
        </w:rPr>
        <w:t>8</w:t>
      </w:r>
      <w:r w:rsidR="008834F8" w:rsidRPr="008834F8">
        <w:rPr>
          <w:rFonts w:ascii="Arial" w:hAnsi="Arial" w:cs="Arial"/>
          <w:color w:val="000000"/>
          <w:lang w:val="sk-SK"/>
        </w:rPr>
        <w:t xml:space="preserve"> </w:t>
      </w:r>
      <w:r w:rsidR="008834F8">
        <w:rPr>
          <w:rFonts w:ascii="Arial" w:hAnsi="Arial" w:cs="Arial"/>
          <w:color w:val="000000"/>
          <w:lang w:val="sk-SK"/>
        </w:rPr>
        <w:t>sprint: 70 hours</w:t>
      </w:r>
    </w:p>
    <w:p w14:paraId="4E93802C" w14:textId="08301B65" w:rsidR="006E2BF4" w:rsidRDefault="006E2BF4" w:rsidP="00B656F4">
      <w:pPr>
        <w:rPr>
          <w:rFonts w:ascii="Arial" w:hAnsi="Arial" w:cs="Arial"/>
          <w:color w:val="000000"/>
          <w:lang w:val="sk-SK"/>
        </w:rPr>
      </w:pPr>
    </w:p>
    <w:p w14:paraId="3897B581" w14:textId="2F1AD81A" w:rsidR="004E10FB" w:rsidRDefault="004E10FB" w:rsidP="00B656F4">
      <w:pPr>
        <w:rPr>
          <w:rFonts w:ascii="Arial" w:hAnsi="Arial" w:cs="Arial"/>
          <w:color w:val="000000"/>
          <w:lang w:val="sk-SK"/>
        </w:rPr>
      </w:pPr>
    </w:p>
    <w:p w14:paraId="33E126CD" w14:textId="745A6B6A" w:rsidR="004E10FB" w:rsidRDefault="004E10FB" w:rsidP="00B656F4">
      <w:pPr>
        <w:rPr>
          <w:rFonts w:ascii="Arial" w:hAnsi="Arial" w:cs="Arial"/>
          <w:color w:val="000000"/>
          <w:lang w:val="sk-SK"/>
        </w:rPr>
      </w:pPr>
    </w:p>
    <w:p w14:paraId="4BD7BB1E" w14:textId="7BB67C49" w:rsidR="004E10FB" w:rsidRDefault="004E10FB" w:rsidP="00B656F4">
      <w:pPr>
        <w:rPr>
          <w:rFonts w:ascii="Arial" w:hAnsi="Arial" w:cs="Arial"/>
          <w:color w:val="000000"/>
          <w:lang w:val="sk-SK"/>
        </w:rPr>
      </w:pPr>
    </w:p>
    <w:p w14:paraId="22CAFD53" w14:textId="606515EB" w:rsidR="004956DF" w:rsidRDefault="004956DF" w:rsidP="00B656F4">
      <w:pPr>
        <w:rPr>
          <w:rFonts w:ascii="Arial" w:hAnsi="Arial" w:cs="Arial"/>
          <w:color w:val="000000"/>
          <w:lang w:val="sk-SK"/>
        </w:rPr>
      </w:pPr>
    </w:p>
    <w:p w14:paraId="2106BE20" w14:textId="2D70B6E5" w:rsidR="004956DF" w:rsidRDefault="004956DF" w:rsidP="00B656F4">
      <w:pPr>
        <w:rPr>
          <w:rFonts w:ascii="Arial" w:hAnsi="Arial" w:cs="Arial"/>
          <w:color w:val="000000"/>
          <w:lang w:val="sk-SK"/>
        </w:rPr>
      </w:pPr>
    </w:p>
    <w:p w14:paraId="58254A74" w14:textId="77777777" w:rsidR="004956DF" w:rsidRPr="0091003B" w:rsidRDefault="004956DF" w:rsidP="00B656F4">
      <w:pPr>
        <w:rPr>
          <w:rFonts w:ascii="Arial" w:hAnsi="Arial" w:cs="Arial"/>
          <w:color w:val="000000"/>
          <w:lang w:val="sk-SK"/>
        </w:rPr>
      </w:pPr>
    </w:p>
    <w:p w14:paraId="4744E271" w14:textId="2BE45507" w:rsidR="00C42C77" w:rsidRDefault="0008281D" w:rsidP="003F0C46">
      <w:pPr>
        <w:pStyle w:val="Heading1"/>
      </w:pPr>
      <w:bookmarkStart w:id="30" w:name="_Toc21204303"/>
      <w:bookmarkStart w:id="31" w:name="_Toc33440868"/>
      <w:r>
        <w:t xml:space="preserve">Risk </w:t>
      </w:r>
      <w:r w:rsidR="003F0C46">
        <w:t>assessment</w:t>
      </w:r>
      <w:bookmarkEnd w:id="30"/>
      <w:bookmarkEnd w:id="31"/>
    </w:p>
    <w:p w14:paraId="6176FC1C" w14:textId="77777777" w:rsidR="003F0C46" w:rsidRPr="003F0C46" w:rsidRDefault="003F0C46" w:rsidP="003F0C46"/>
    <w:tbl>
      <w:tblPr>
        <w:tblW w:w="931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1"/>
        <w:gridCol w:w="1843"/>
        <w:gridCol w:w="806"/>
        <w:gridCol w:w="1178"/>
        <w:gridCol w:w="1602"/>
        <w:gridCol w:w="2367"/>
      </w:tblGrid>
      <w:tr w:rsidR="00C42C77" w:rsidRPr="00C42C77" w14:paraId="2E6A4EB3" w14:textId="77777777" w:rsidTr="00C03546">
        <w:trPr>
          <w:trHeight w:val="611"/>
        </w:trPr>
        <w:tc>
          <w:tcPr>
            <w:tcW w:w="1521" w:type="dxa"/>
          </w:tcPr>
          <w:p w14:paraId="4635DB25" w14:textId="65C1A84C" w:rsidR="00C42C77" w:rsidRPr="00C42C77" w:rsidRDefault="00C42C77" w:rsidP="00C42C77">
            <w:pPr>
              <w:rPr>
                <w:lang w:val="sk-SK"/>
              </w:rPr>
            </w:pPr>
            <w:r w:rsidRPr="00C42C77">
              <w:rPr>
                <w:b/>
                <w:bCs/>
                <w:lang w:val="sk-SK"/>
              </w:rPr>
              <w:t xml:space="preserve">Risk </w:t>
            </w:r>
          </w:p>
        </w:tc>
        <w:tc>
          <w:tcPr>
            <w:tcW w:w="1843" w:type="dxa"/>
          </w:tcPr>
          <w:p w14:paraId="1B24FBB3" w14:textId="77777777" w:rsidR="00C42C77" w:rsidRPr="00C42C77" w:rsidRDefault="00C42C77" w:rsidP="00C42C77">
            <w:pPr>
              <w:rPr>
                <w:lang w:val="sk-SK"/>
              </w:rPr>
            </w:pPr>
            <w:r w:rsidRPr="00C42C77">
              <w:rPr>
                <w:b/>
                <w:bCs/>
                <w:lang w:val="sk-SK"/>
              </w:rPr>
              <w:t xml:space="preserve">Description </w:t>
            </w:r>
          </w:p>
        </w:tc>
        <w:tc>
          <w:tcPr>
            <w:tcW w:w="806" w:type="dxa"/>
          </w:tcPr>
          <w:p w14:paraId="74D8D306" w14:textId="77777777" w:rsidR="00C42C77" w:rsidRPr="00C42C77" w:rsidRDefault="00C42C77" w:rsidP="00C42C77">
            <w:pPr>
              <w:rPr>
                <w:lang w:val="sk-SK"/>
              </w:rPr>
            </w:pPr>
            <w:r w:rsidRPr="00C42C77">
              <w:rPr>
                <w:b/>
                <w:bCs/>
                <w:lang w:val="sk-SK"/>
              </w:rPr>
              <w:t xml:space="preserve">Likelih ood </w:t>
            </w:r>
          </w:p>
          <w:p w14:paraId="3D247495" w14:textId="77777777" w:rsidR="00C42C77" w:rsidRPr="00C42C77" w:rsidRDefault="00C42C77" w:rsidP="00C42C77">
            <w:pPr>
              <w:rPr>
                <w:lang w:val="sk-SK"/>
              </w:rPr>
            </w:pPr>
            <w:r w:rsidRPr="00C42C77">
              <w:rPr>
                <w:b/>
                <w:bCs/>
                <w:lang w:val="sk-SK"/>
              </w:rPr>
              <w:t xml:space="preserve">Scale: 1-5 </w:t>
            </w:r>
          </w:p>
        </w:tc>
        <w:tc>
          <w:tcPr>
            <w:tcW w:w="1178" w:type="dxa"/>
          </w:tcPr>
          <w:p w14:paraId="3A994515" w14:textId="77777777" w:rsidR="00C42C77" w:rsidRPr="00C42C77" w:rsidRDefault="00C42C77" w:rsidP="00C42C77">
            <w:pPr>
              <w:rPr>
                <w:lang w:val="sk-SK"/>
              </w:rPr>
            </w:pPr>
            <w:r w:rsidRPr="00C42C77">
              <w:rPr>
                <w:b/>
                <w:bCs/>
                <w:lang w:val="sk-SK"/>
              </w:rPr>
              <w:t xml:space="preserve">Severit y </w:t>
            </w:r>
          </w:p>
          <w:p w14:paraId="24FBFF03" w14:textId="77777777" w:rsidR="00C42C77" w:rsidRPr="00C42C77" w:rsidRDefault="00C42C77" w:rsidP="00C42C77">
            <w:pPr>
              <w:rPr>
                <w:lang w:val="sk-SK"/>
              </w:rPr>
            </w:pPr>
            <w:r w:rsidRPr="00C42C77">
              <w:rPr>
                <w:b/>
                <w:bCs/>
                <w:lang w:val="sk-SK"/>
              </w:rPr>
              <w:t xml:space="preserve">Scale: 1-5 </w:t>
            </w:r>
          </w:p>
        </w:tc>
        <w:tc>
          <w:tcPr>
            <w:tcW w:w="1602" w:type="dxa"/>
          </w:tcPr>
          <w:p w14:paraId="7272DB65" w14:textId="77777777" w:rsidR="00C42C77" w:rsidRPr="00C42C77" w:rsidRDefault="00C42C77" w:rsidP="00C42C77">
            <w:pPr>
              <w:rPr>
                <w:lang w:val="sk-SK"/>
              </w:rPr>
            </w:pPr>
            <w:r w:rsidRPr="00C42C77">
              <w:rPr>
                <w:b/>
                <w:bCs/>
                <w:lang w:val="sk-SK"/>
              </w:rPr>
              <w:t xml:space="preserve">Risk mitigation </w:t>
            </w:r>
          </w:p>
        </w:tc>
        <w:tc>
          <w:tcPr>
            <w:tcW w:w="2367" w:type="dxa"/>
          </w:tcPr>
          <w:p w14:paraId="3B57B292" w14:textId="77777777" w:rsidR="00C42C77" w:rsidRPr="00C42C77" w:rsidRDefault="00C42C77" w:rsidP="00C42C77">
            <w:pPr>
              <w:rPr>
                <w:lang w:val="sk-SK"/>
              </w:rPr>
            </w:pPr>
            <w:r w:rsidRPr="00C42C77">
              <w:rPr>
                <w:b/>
                <w:bCs/>
                <w:lang w:val="sk-SK"/>
              </w:rPr>
              <w:t xml:space="preserve">Identifiers </w:t>
            </w:r>
          </w:p>
        </w:tc>
      </w:tr>
      <w:tr w:rsidR="00C42C77" w:rsidRPr="00C42C77" w14:paraId="2D2BF1B3" w14:textId="77777777" w:rsidTr="00C03546">
        <w:trPr>
          <w:trHeight w:val="438"/>
        </w:trPr>
        <w:tc>
          <w:tcPr>
            <w:tcW w:w="1521" w:type="dxa"/>
          </w:tcPr>
          <w:p w14:paraId="3F5A03B1" w14:textId="39531A4A" w:rsidR="00C42C77" w:rsidRPr="00C42C77" w:rsidRDefault="00C42C77" w:rsidP="00C42C77">
            <w:pPr>
              <w:rPr>
                <w:lang w:val="sk-SK"/>
              </w:rPr>
            </w:pPr>
            <w:r w:rsidRPr="00C42C77">
              <w:rPr>
                <w:lang w:val="sk-SK"/>
              </w:rPr>
              <w:t xml:space="preserve">Miscommunication </w:t>
            </w:r>
          </w:p>
        </w:tc>
        <w:tc>
          <w:tcPr>
            <w:tcW w:w="1843" w:type="dxa"/>
          </w:tcPr>
          <w:p w14:paraId="7B4C6EE5" w14:textId="77777777" w:rsidR="00C42C77" w:rsidRPr="00C42C77" w:rsidRDefault="00C42C77" w:rsidP="00C42C77">
            <w:pPr>
              <w:rPr>
                <w:lang w:val="sk-SK"/>
              </w:rPr>
            </w:pPr>
            <w:r w:rsidRPr="00C42C77">
              <w:rPr>
                <w:lang w:val="sk-SK"/>
              </w:rPr>
              <w:t xml:space="preserve">Communication failure </w:t>
            </w:r>
          </w:p>
        </w:tc>
        <w:tc>
          <w:tcPr>
            <w:tcW w:w="806" w:type="dxa"/>
          </w:tcPr>
          <w:p w14:paraId="3E473FFA" w14:textId="77777777" w:rsidR="00C42C77" w:rsidRPr="00C42C77" w:rsidRDefault="00C42C77" w:rsidP="00C42C77">
            <w:pPr>
              <w:rPr>
                <w:lang w:val="sk-SK"/>
              </w:rPr>
            </w:pPr>
            <w:r w:rsidRPr="00C42C77">
              <w:rPr>
                <w:lang w:val="sk-SK"/>
              </w:rPr>
              <w:t xml:space="preserve">2 </w:t>
            </w:r>
          </w:p>
        </w:tc>
        <w:tc>
          <w:tcPr>
            <w:tcW w:w="1178" w:type="dxa"/>
          </w:tcPr>
          <w:p w14:paraId="4E6E2C2A" w14:textId="7D8BCD83" w:rsidR="00C42C77" w:rsidRPr="00C42C77" w:rsidRDefault="00BD5161" w:rsidP="00C42C77">
            <w:pPr>
              <w:rPr>
                <w:lang w:val="sk-SK"/>
              </w:rPr>
            </w:pPr>
            <w:r>
              <w:rPr>
                <w:lang w:val="sk-SK"/>
              </w:rPr>
              <w:t>4</w:t>
            </w:r>
          </w:p>
        </w:tc>
        <w:tc>
          <w:tcPr>
            <w:tcW w:w="1602" w:type="dxa"/>
          </w:tcPr>
          <w:p w14:paraId="73A138FF" w14:textId="77777777" w:rsidR="00C42C77" w:rsidRPr="00C42C77" w:rsidRDefault="00C42C77" w:rsidP="00C42C77">
            <w:pPr>
              <w:rPr>
                <w:lang w:val="sk-SK"/>
              </w:rPr>
            </w:pPr>
            <w:r w:rsidRPr="00C42C77">
              <w:rPr>
                <w:lang w:val="sk-SK"/>
              </w:rPr>
              <w:t xml:space="preserve">Morning meetings </w:t>
            </w:r>
          </w:p>
        </w:tc>
        <w:tc>
          <w:tcPr>
            <w:tcW w:w="2367" w:type="dxa"/>
          </w:tcPr>
          <w:p w14:paraId="0B148481" w14:textId="77777777" w:rsidR="00C42C77" w:rsidRPr="00C42C77" w:rsidRDefault="00C42C77" w:rsidP="00C42C77">
            <w:pPr>
              <w:rPr>
                <w:lang w:val="sk-SK"/>
              </w:rPr>
            </w:pPr>
            <w:r w:rsidRPr="00C42C77">
              <w:rPr>
                <w:lang w:val="sk-SK"/>
              </w:rPr>
              <w:t xml:space="preserve">Task are not being achieved </w:t>
            </w:r>
          </w:p>
        </w:tc>
      </w:tr>
      <w:tr w:rsidR="00C42C77" w:rsidRPr="00C42C77" w14:paraId="1938CE8A" w14:textId="77777777" w:rsidTr="00C03546">
        <w:trPr>
          <w:trHeight w:val="438"/>
        </w:trPr>
        <w:tc>
          <w:tcPr>
            <w:tcW w:w="1521" w:type="dxa"/>
          </w:tcPr>
          <w:p w14:paraId="09E439A5" w14:textId="77777777" w:rsidR="00C42C77" w:rsidRPr="00C42C77" w:rsidRDefault="00C42C77" w:rsidP="00C42C77">
            <w:pPr>
              <w:rPr>
                <w:lang w:val="sk-SK"/>
              </w:rPr>
            </w:pPr>
            <w:r w:rsidRPr="00C42C77">
              <w:rPr>
                <w:lang w:val="sk-SK"/>
              </w:rPr>
              <w:t xml:space="preserve">Unpredictable conditions </w:t>
            </w:r>
          </w:p>
        </w:tc>
        <w:tc>
          <w:tcPr>
            <w:tcW w:w="1843" w:type="dxa"/>
          </w:tcPr>
          <w:p w14:paraId="13842BB6" w14:textId="38D74C58" w:rsidR="00C42C77" w:rsidRPr="00C42C77" w:rsidRDefault="00F50E68" w:rsidP="00C42C77">
            <w:pPr>
              <w:rPr>
                <w:lang w:val="sk-SK"/>
              </w:rPr>
            </w:pPr>
            <w:r>
              <w:rPr>
                <w:lang w:val="sk-SK"/>
              </w:rPr>
              <w:t>Unexpected work</w:t>
            </w:r>
            <w:r w:rsidR="00495FAE">
              <w:rPr>
                <w:lang w:val="sk-SK"/>
              </w:rPr>
              <w:t xml:space="preserve"> shifts</w:t>
            </w:r>
          </w:p>
        </w:tc>
        <w:tc>
          <w:tcPr>
            <w:tcW w:w="806" w:type="dxa"/>
          </w:tcPr>
          <w:p w14:paraId="508DA481" w14:textId="77777777" w:rsidR="00C42C77" w:rsidRPr="00C42C77" w:rsidRDefault="00C42C77" w:rsidP="00C42C77">
            <w:pPr>
              <w:rPr>
                <w:lang w:val="sk-SK"/>
              </w:rPr>
            </w:pPr>
            <w:r w:rsidRPr="00C42C77">
              <w:rPr>
                <w:lang w:val="sk-SK"/>
              </w:rPr>
              <w:t xml:space="preserve">3 </w:t>
            </w:r>
          </w:p>
        </w:tc>
        <w:tc>
          <w:tcPr>
            <w:tcW w:w="1178" w:type="dxa"/>
          </w:tcPr>
          <w:p w14:paraId="64ECDC53" w14:textId="77777777" w:rsidR="00C42C77" w:rsidRPr="00C42C77" w:rsidRDefault="00C42C77" w:rsidP="00C42C77">
            <w:pPr>
              <w:rPr>
                <w:lang w:val="sk-SK"/>
              </w:rPr>
            </w:pPr>
            <w:r w:rsidRPr="00C42C77">
              <w:rPr>
                <w:lang w:val="sk-SK"/>
              </w:rPr>
              <w:t xml:space="preserve">5 </w:t>
            </w:r>
          </w:p>
        </w:tc>
        <w:tc>
          <w:tcPr>
            <w:tcW w:w="1602" w:type="dxa"/>
          </w:tcPr>
          <w:p w14:paraId="6DCD58D5" w14:textId="77777777" w:rsidR="00C42C77" w:rsidRPr="00C42C77" w:rsidRDefault="00C42C77" w:rsidP="00C42C77">
            <w:pPr>
              <w:rPr>
                <w:lang w:val="sk-SK"/>
              </w:rPr>
            </w:pPr>
            <w:r w:rsidRPr="00C42C77">
              <w:rPr>
                <w:lang w:val="sk-SK"/>
              </w:rPr>
              <w:t xml:space="preserve">Back-up plan </w:t>
            </w:r>
          </w:p>
        </w:tc>
        <w:tc>
          <w:tcPr>
            <w:tcW w:w="2367" w:type="dxa"/>
          </w:tcPr>
          <w:p w14:paraId="79D5C6CE" w14:textId="77777777" w:rsidR="00C42C77" w:rsidRPr="00C42C77" w:rsidRDefault="00C42C77" w:rsidP="00C42C77">
            <w:pPr>
              <w:rPr>
                <w:lang w:val="sk-SK"/>
              </w:rPr>
            </w:pPr>
            <w:r w:rsidRPr="00C42C77">
              <w:rPr>
                <w:lang w:val="sk-SK"/>
              </w:rPr>
              <w:t xml:space="preserve">Task are wrongly implemented </w:t>
            </w:r>
          </w:p>
        </w:tc>
      </w:tr>
      <w:tr w:rsidR="00F50E68" w:rsidRPr="00C42C77" w14:paraId="71425E49" w14:textId="77777777" w:rsidTr="00C03546">
        <w:trPr>
          <w:trHeight w:val="438"/>
        </w:trPr>
        <w:tc>
          <w:tcPr>
            <w:tcW w:w="1521" w:type="dxa"/>
          </w:tcPr>
          <w:p w14:paraId="72058C00" w14:textId="62DDFD14" w:rsidR="00F50E68" w:rsidRPr="00C42C77" w:rsidRDefault="00F50E68" w:rsidP="00C42C77">
            <w:pPr>
              <w:rPr>
                <w:lang w:val="sk-SK"/>
              </w:rPr>
            </w:pPr>
            <w:r>
              <w:rPr>
                <w:lang w:val="sk-SK"/>
              </w:rPr>
              <w:t>Lack of time</w:t>
            </w:r>
          </w:p>
        </w:tc>
        <w:tc>
          <w:tcPr>
            <w:tcW w:w="1843" w:type="dxa"/>
          </w:tcPr>
          <w:p w14:paraId="59D8CA4B" w14:textId="4564CA6D" w:rsidR="00F50E68" w:rsidRDefault="00F50E68" w:rsidP="00C42C77">
            <w:pPr>
              <w:rPr>
                <w:lang w:val="sk-SK"/>
              </w:rPr>
            </w:pPr>
            <w:r>
              <w:rPr>
                <w:lang w:val="sk-SK"/>
              </w:rPr>
              <w:t>Extra classes</w:t>
            </w:r>
          </w:p>
        </w:tc>
        <w:tc>
          <w:tcPr>
            <w:tcW w:w="806" w:type="dxa"/>
          </w:tcPr>
          <w:p w14:paraId="6CD58778" w14:textId="46B68B5E" w:rsidR="00F50E68" w:rsidRPr="00C42C77" w:rsidRDefault="00F50E68" w:rsidP="00C42C77">
            <w:pPr>
              <w:rPr>
                <w:lang w:val="sk-SK"/>
              </w:rPr>
            </w:pPr>
            <w:r>
              <w:rPr>
                <w:lang w:val="sk-SK"/>
              </w:rPr>
              <w:t>3</w:t>
            </w:r>
          </w:p>
        </w:tc>
        <w:tc>
          <w:tcPr>
            <w:tcW w:w="1178" w:type="dxa"/>
          </w:tcPr>
          <w:p w14:paraId="56BAF9D5" w14:textId="640D71D5" w:rsidR="00F50E68" w:rsidRPr="00C42C77" w:rsidRDefault="00F50E68" w:rsidP="00C42C77">
            <w:pPr>
              <w:rPr>
                <w:lang w:val="sk-SK"/>
              </w:rPr>
            </w:pPr>
            <w:r>
              <w:rPr>
                <w:lang w:val="sk-SK"/>
              </w:rPr>
              <w:t>4</w:t>
            </w:r>
          </w:p>
        </w:tc>
        <w:tc>
          <w:tcPr>
            <w:tcW w:w="1602" w:type="dxa"/>
          </w:tcPr>
          <w:p w14:paraId="5E0F484E" w14:textId="04B17F29" w:rsidR="00F50E68" w:rsidRPr="00C42C77" w:rsidRDefault="00F50E68" w:rsidP="00C42C77">
            <w:pPr>
              <w:rPr>
                <w:lang w:val="sk-SK"/>
              </w:rPr>
            </w:pPr>
            <w:r>
              <w:rPr>
                <w:lang w:val="sk-SK"/>
              </w:rPr>
              <w:t>Precise planning</w:t>
            </w:r>
          </w:p>
        </w:tc>
        <w:tc>
          <w:tcPr>
            <w:tcW w:w="2367" w:type="dxa"/>
          </w:tcPr>
          <w:p w14:paraId="0B55AFB5" w14:textId="55E2C1B8" w:rsidR="00F50E68" w:rsidRPr="00C42C77" w:rsidRDefault="00F50E68" w:rsidP="00C42C77">
            <w:pPr>
              <w:rPr>
                <w:lang w:val="sk-SK"/>
              </w:rPr>
            </w:pPr>
            <w:r>
              <w:rPr>
                <w:lang w:val="sk-SK"/>
              </w:rPr>
              <w:t>Task implementation is delayed</w:t>
            </w:r>
          </w:p>
        </w:tc>
      </w:tr>
      <w:tr w:rsidR="00C42C77" w:rsidRPr="00C42C77" w14:paraId="4477AE63" w14:textId="77777777" w:rsidTr="00C03546">
        <w:trPr>
          <w:trHeight w:val="438"/>
        </w:trPr>
        <w:tc>
          <w:tcPr>
            <w:tcW w:w="1521" w:type="dxa"/>
          </w:tcPr>
          <w:p w14:paraId="688FDF98" w14:textId="77777777" w:rsidR="00C42C77" w:rsidRPr="00C42C77" w:rsidRDefault="00C42C77" w:rsidP="00C42C77">
            <w:pPr>
              <w:rPr>
                <w:lang w:val="sk-SK"/>
              </w:rPr>
            </w:pPr>
            <w:r w:rsidRPr="00C42C77">
              <w:rPr>
                <w:lang w:val="sk-SK"/>
              </w:rPr>
              <w:t xml:space="preserve">Redesigning of system </w:t>
            </w:r>
          </w:p>
        </w:tc>
        <w:tc>
          <w:tcPr>
            <w:tcW w:w="1843" w:type="dxa"/>
          </w:tcPr>
          <w:p w14:paraId="7281BA29" w14:textId="14958451" w:rsidR="00C42C77" w:rsidRPr="00C42C77" w:rsidRDefault="00F4634A" w:rsidP="00C42C77">
            <w:pPr>
              <w:rPr>
                <w:lang w:val="sk-SK"/>
              </w:rPr>
            </w:pPr>
            <w:r>
              <w:rPr>
                <w:lang w:val="sk-SK"/>
              </w:rPr>
              <w:t>System has to be redesigned due to the lack of knowledge</w:t>
            </w:r>
            <w:r w:rsidR="00C42C77" w:rsidRPr="00C42C77">
              <w:rPr>
                <w:lang w:val="sk-SK"/>
              </w:rPr>
              <w:t xml:space="preserve"> </w:t>
            </w:r>
          </w:p>
        </w:tc>
        <w:tc>
          <w:tcPr>
            <w:tcW w:w="806" w:type="dxa"/>
          </w:tcPr>
          <w:p w14:paraId="75CF9EF8" w14:textId="4E242D08" w:rsidR="00C42C77" w:rsidRPr="00C42C77" w:rsidRDefault="00F4634A" w:rsidP="00C42C77">
            <w:pPr>
              <w:rPr>
                <w:lang w:val="sk-SK"/>
              </w:rPr>
            </w:pPr>
            <w:r>
              <w:rPr>
                <w:lang w:val="sk-SK"/>
              </w:rPr>
              <w:t>2</w:t>
            </w:r>
          </w:p>
        </w:tc>
        <w:tc>
          <w:tcPr>
            <w:tcW w:w="1178" w:type="dxa"/>
          </w:tcPr>
          <w:p w14:paraId="39127579" w14:textId="595A4FB9" w:rsidR="00C42C77" w:rsidRPr="00C42C77" w:rsidRDefault="00501D3A" w:rsidP="00C42C77">
            <w:pPr>
              <w:rPr>
                <w:lang w:val="sk-SK"/>
              </w:rPr>
            </w:pPr>
            <w:r>
              <w:rPr>
                <w:lang w:val="sk-SK"/>
              </w:rPr>
              <w:t>5</w:t>
            </w:r>
          </w:p>
        </w:tc>
        <w:tc>
          <w:tcPr>
            <w:tcW w:w="1602" w:type="dxa"/>
          </w:tcPr>
          <w:p w14:paraId="143173A8" w14:textId="77777777" w:rsidR="00C42C77" w:rsidRPr="00C42C77" w:rsidRDefault="00C42C77" w:rsidP="00C42C77">
            <w:pPr>
              <w:rPr>
                <w:lang w:val="sk-SK"/>
              </w:rPr>
            </w:pPr>
            <w:r w:rsidRPr="00C42C77">
              <w:rPr>
                <w:lang w:val="sk-SK"/>
              </w:rPr>
              <w:t xml:space="preserve">Careful design </w:t>
            </w:r>
          </w:p>
        </w:tc>
        <w:tc>
          <w:tcPr>
            <w:tcW w:w="2367" w:type="dxa"/>
          </w:tcPr>
          <w:p w14:paraId="482EBF8F" w14:textId="77777777" w:rsidR="00C42C77" w:rsidRPr="00C42C77" w:rsidRDefault="00C42C77" w:rsidP="00C42C77">
            <w:pPr>
              <w:rPr>
                <w:lang w:val="sk-SK"/>
              </w:rPr>
            </w:pPr>
            <w:r w:rsidRPr="00C42C77">
              <w:rPr>
                <w:lang w:val="sk-SK"/>
              </w:rPr>
              <w:t xml:space="preserve">Design cannot be implemented </w:t>
            </w:r>
          </w:p>
        </w:tc>
      </w:tr>
    </w:tbl>
    <w:p w14:paraId="4EAC2087" w14:textId="6F3E0C7E" w:rsidR="00C42C77" w:rsidRDefault="00C42C77" w:rsidP="008B5925"/>
    <w:p w14:paraId="3A722819" w14:textId="48791754" w:rsidR="008E49D8" w:rsidRDefault="008E49D8" w:rsidP="008B5925"/>
    <w:p w14:paraId="6880DFF5" w14:textId="6A8B7423" w:rsidR="008E49D8" w:rsidRDefault="008E49D8" w:rsidP="008B5925"/>
    <w:p w14:paraId="02F34B8B" w14:textId="10E519EF" w:rsidR="008E49D8" w:rsidRDefault="008E49D8" w:rsidP="008B5925"/>
    <w:p w14:paraId="40209AB9" w14:textId="43B555F5" w:rsidR="008E49D8" w:rsidRDefault="008E49D8" w:rsidP="008B5925"/>
    <w:p w14:paraId="1EAF6D93" w14:textId="39955943" w:rsidR="008E49D8" w:rsidRDefault="008E49D8" w:rsidP="008B5925"/>
    <w:p w14:paraId="318E3403" w14:textId="4FF8AB82" w:rsidR="008E49D8" w:rsidRDefault="008E49D8" w:rsidP="008B5925"/>
    <w:p w14:paraId="11D872CC" w14:textId="0806747D" w:rsidR="008E49D8" w:rsidRDefault="008E49D8" w:rsidP="008B5925"/>
    <w:p w14:paraId="7AAF9A4D" w14:textId="61FB55FA" w:rsidR="008E49D8" w:rsidRDefault="008E49D8" w:rsidP="008B5925"/>
    <w:p w14:paraId="021E4273" w14:textId="34A18053" w:rsidR="008E49D8" w:rsidRDefault="008E49D8" w:rsidP="008B5925"/>
    <w:p w14:paraId="7993D699" w14:textId="379C9681" w:rsidR="004E10FB" w:rsidRDefault="004E10FB" w:rsidP="00F51FB8">
      <w:pPr>
        <w:pStyle w:val="Heading1"/>
      </w:pPr>
      <w:bookmarkStart w:id="32" w:name="_Toc21204304"/>
    </w:p>
    <w:p w14:paraId="0D46B480" w14:textId="74426545" w:rsidR="004E10FB" w:rsidRDefault="004E10FB" w:rsidP="004E10FB"/>
    <w:p w14:paraId="3233FB62" w14:textId="0F3FA70F" w:rsidR="00F50E68" w:rsidRDefault="00F50E68" w:rsidP="004E10FB"/>
    <w:p w14:paraId="17F8B6BB" w14:textId="44C0D4B4" w:rsidR="00F50E68" w:rsidRDefault="00F50E68" w:rsidP="004E10FB">
      <w:r>
        <w:t xml:space="preserve"> </w:t>
      </w:r>
    </w:p>
    <w:p w14:paraId="3E7E6EC4" w14:textId="136C2C59" w:rsidR="00F50E68" w:rsidRDefault="00F50E68" w:rsidP="004E10FB"/>
    <w:p w14:paraId="37EE0F53" w14:textId="77777777" w:rsidR="00F50E68" w:rsidRPr="004E10FB" w:rsidRDefault="00F50E68" w:rsidP="004E10FB"/>
    <w:p w14:paraId="4A752DE1" w14:textId="561B8A42" w:rsidR="00734444" w:rsidRDefault="000B782C" w:rsidP="00F51FB8">
      <w:pPr>
        <w:pStyle w:val="Heading1"/>
      </w:pPr>
      <w:bookmarkStart w:id="33" w:name="_Toc33440869"/>
      <w:r>
        <w:t>References</w:t>
      </w:r>
      <w:bookmarkEnd w:id="32"/>
      <w:bookmarkEnd w:id="33"/>
    </w:p>
    <w:p w14:paraId="5681B448" w14:textId="646F4D2F" w:rsidR="000F27CF" w:rsidRPr="000F27CF" w:rsidRDefault="000F27CF" w:rsidP="000F27CF">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0F27CF">
        <w:rPr>
          <w:rFonts w:ascii="Calibri" w:hAnsi="Calibri" w:cs="Calibri"/>
          <w:noProof/>
          <w:szCs w:val="24"/>
        </w:rPr>
        <w:t xml:space="preserve">Anon 2019. </w:t>
      </w:r>
      <w:r w:rsidRPr="000F27CF">
        <w:rPr>
          <w:rFonts w:ascii="Calibri" w:hAnsi="Calibri" w:cs="Calibri"/>
          <w:i/>
          <w:iCs/>
          <w:noProof/>
          <w:szCs w:val="24"/>
        </w:rPr>
        <w:t>food | Definition &amp; Nutrition | Britannica.com</w:t>
      </w:r>
      <w:r w:rsidRPr="000F27CF">
        <w:rPr>
          <w:rFonts w:ascii="Calibri" w:hAnsi="Calibri" w:cs="Calibri"/>
          <w:noProof/>
          <w:szCs w:val="24"/>
        </w:rPr>
        <w:t>. [online] Available at: &lt;https://www.britannica.com/topic/food&gt; [Accessed 28 Oct. 2019].</w:t>
      </w:r>
    </w:p>
    <w:p w14:paraId="48EE145C" w14:textId="77777777" w:rsidR="000F27CF" w:rsidRPr="000F27CF" w:rsidRDefault="000F27CF" w:rsidP="000F27CF">
      <w:pPr>
        <w:widowControl w:val="0"/>
        <w:autoSpaceDE w:val="0"/>
        <w:autoSpaceDN w:val="0"/>
        <w:adjustRightInd w:val="0"/>
        <w:spacing w:line="240" w:lineRule="auto"/>
        <w:rPr>
          <w:rFonts w:ascii="Calibri" w:hAnsi="Calibri" w:cs="Calibri"/>
          <w:noProof/>
        </w:rPr>
      </w:pPr>
      <w:r w:rsidRPr="000F27CF">
        <w:rPr>
          <w:rFonts w:ascii="Calibri" w:hAnsi="Calibri" w:cs="Calibri"/>
          <w:noProof/>
          <w:szCs w:val="24"/>
        </w:rPr>
        <w:t xml:space="preserve">Anon 2019. </w:t>
      </w:r>
      <w:r w:rsidRPr="000F27CF">
        <w:rPr>
          <w:rFonts w:ascii="Calibri" w:hAnsi="Calibri" w:cs="Calibri"/>
          <w:i/>
          <w:iCs/>
          <w:noProof/>
          <w:szCs w:val="24"/>
        </w:rPr>
        <w:t>food | National Geographic Society</w:t>
      </w:r>
      <w:r w:rsidRPr="000F27CF">
        <w:rPr>
          <w:rFonts w:ascii="Calibri" w:hAnsi="Calibri" w:cs="Calibri"/>
          <w:noProof/>
          <w:szCs w:val="24"/>
        </w:rPr>
        <w:t>. [online] Available at: &lt;https://www.nationalgeographic.org/encyclopedia/food/&gt; [Accessed 28 Oct. 2019].</w:t>
      </w:r>
    </w:p>
    <w:p w14:paraId="1117D0A5" w14:textId="5A43570C" w:rsidR="00BB779D" w:rsidRPr="00D01082" w:rsidRDefault="000F27CF" w:rsidP="000F27CF">
      <w:r>
        <w:fldChar w:fldCharType="end"/>
      </w:r>
    </w:p>
    <w:sectPr w:rsidR="00BB779D" w:rsidRPr="00D010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98412D"/>
    <w:multiLevelType w:val="hybridMultilevel"/>
    <w:tmpl w:val="2ABA67B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 w15:restartNumberingAfterBreak="0">
    <w:nsid w:val="62077666"/>
    <w:multiLevelType w:val="hybridMultilevel"/>
    <w:tmpl w:val="77D48AB8"/>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56EA"/>
    <w:rsid w:val="000013D7"/>
    <w:rsid w:val="00002CEA"/>
    <w:rsid w:val="00003DF7"/>
    <w:rsid w:val="0001416F"/>
    <w:rsid w:val="00025EB6"/>
    <w:rsid w:val="00030ECA"/>
    <w:rsid w:val="00031621"/>
    <w:rsid w:val="00032C1B"/>
    <w:rsid w:val="00040F65"/>
    <w:rsid w:val="00053897"/>
    <w:rsid w:val="00054E29"/>
    <w:rsid w:val="000725C2"/>
    <w:rsid w:val="0008281D"/>
    <w:rsid w:val="00087D07"/>
    <w:rsid w:val="000A0D89"/>
    <w:rsid w:val="000A10EC"/>
    <w:rsid w:val="000B126A"/>
    <w:rsid w:val="000B782C"/>
    <w:rsid w:val="000C3B15"/>
    <w:rsid w:val="000D27E2"/>
    <w:rsid w:val="000E1AA8"/>
    <w:rsid w:val="000E3997"/>
    <w:rsid w:val="000E596E"/>
    <w:rsid w:val="000F27CF"/>
    <w:rsid w:val="000F74FD"/>
    <w:rsid w:val="00100A41"/>
    <w:rsid w:val="00102A57"/>
    <w:rsid w:val="00102CF6"/>
    <w:rsid w:val="00117386"/>
    <w:rsid w:val="00120E7D"/>
    <w:rsid w:val="00127132"/>
    <w:rsid w:val="001308F6"/>
    <w:rsid w:val="001401A0"/>
    <w:rsid w:val="001420B0"/>
    <w:rsid w:val="00152AFC"/>
    <w:rsid w:val="001561BA"/>
    <w:rsid w:val="00160858"/>
    <w:rsid w:val="00171F8F"/>
    <w:rsid w:val="00172334"/>
    <w:rsid w:val="00177DD9"/>
    <w:rsid w:val="00186487"/>
    <w:rsid w:val="00187EFB"/>
    <w:rsid w:val="001A00CA"/>
    <w:rsid w:val="001A3AD1"/>
    <w:rsid w:val="001A7868"/>
    <w:rsid w:val="001B25D5"/>
    <w:rsid w:val="001B3D40"/>
    <w:rsid w:val="001C5C6A"/>
    <w:rsid w:val="001D39A2"/>
    <w:rsid w:val="00226E9B"/>
    <w:rsid w:val="00234A41"/>
    <w:rsid w:val="00240A9C"/>
    <w:rsid w:val="00252EDA"/>
    <w:rsid w:val="00261D18"/>
    <w:rsid w:val="0026564B"/>
    <w:rsid w:val="00294155"/>
    <w:rsid w:val="002950DE"/>
    <w:rsid w:val="002A69F8"/>
    <w:rsid w:val="002A7445"/>
    <w:rsid w:val="002F5918"/>
    <w:rsid w:val="003009BF"/>
    <w:rsid w:val="003010D8"/>
    <w:rsid w:val="00303B29"/>
    <w:rsid w:val="00306D53"/>
    <w:rsid w:val="00321A75"/>
    <w:rsid w:val="00327011"/>
    <w:rsid w:val="0033058F"/>
    <w:rsid w:val="0033515B"/>
    <w:rsid w:val="00335C6F"/>
    <w:rsid w:val="00350995"/>
    <w:rsid w:val="00351039"/>
    <w:rsid w:val="0036713E"/>
    <w:rsid w:val="0037241F"/>
    <w:rsid w:val="00390BC4"/>
    <w:rsid w:val="00390C1F"/>
    <w:rsid w:val="003930A2"/>
    <w:rsid w:val="00395632"/>
    <w:rsid w:val="00395F6D"/>
    <w:rsid w:val="003B2153"/>
    <w:rsid w:val="003B5230"/>
    <w:rsid w:val="003B6383"/>
    <w:rsid w:val="003D41ED"/>
    <w:rsid w:val="003D4D7A"/>
    <w:rsid w:val="003E0FB9"/>
    <w:rsid w:val="003E6D14"/>
    <w:rsid w:val="003F0C46"/>
    <w:rsid w:val="004065FA"/>
    <w:rsid w:val="00406F52"/>
    <w:rsid w:val="00413899"/>
    <w:rsid w:val="00416A4B"/>
    <w:rsid w:val="00420080"/>
    <w:rsid w:val="004254B6"/>
    <w:rsid w:val="00426500"/>
    <w:rsid w:val="00437FA8"/>
    <w:rsid w:val="00443C3D"/>
    <w:rsid w:val="004526E7"/>
    <w:rsid w:val="00453566"/>
    <w:rsid w:val="004642FB"/>
    <w:rsid w:val="00473B69"/>
    <w:rsid w:val="00486643"/>
    <w:rsid w:val="00487C83"/>
    <w:rsid w:val="004956DF"/>
    <w:rsid w:val="00495FAE"/>
    <w:rsid w:val="004A0924"/>
    <w:rsid w:val="004A62D0"/>
    <w:rsid w:val="004B21D5"/>
    <w:rsid w:val="004B72CE"/>
    <w:rsid w:val="004D2C3F"/>
    <w:rsid w:val="004E10FB"/>
    <w:rsid w:val="004E4B07"/>
    <w:rsid w:val="004E7132"/>
    <w:rsid w:val="004F242F"/>
    <w:rsid w:val="004F7984"/>
    <w:rsid w:val="00500CDE"/>
    <w:rsid w:val="00501D3A"/>
    <w:rsid w:val="0052099B"/>
    <w:rsid w:val="00523AFA"/>
    <w:rsid w:val="0055541E"/>
    <w:rsid w:val="00556009"/>
    <w:rsid w:val="00566C5B"/>
    <w:rsid w:val="0057740C"/>
    <w:rsid w:val="0058593A"/>
    <w:rsid w:val="0058655E"/>
    <w:rsid w:val="005A17EF"/>
    <w:rsid w:val="005A2939"/>
    <w:rsid w:val="005C012A"/>
    <w:rsid w:val="005C053C"/>
    <w:rsid w:val="005F02C6"/>
    <w:rsid w:val="00602C22"/>
    <w:rsid w:val="0060371B"/>
    <w:rsid w:val="00611123"/>
    <w:rsid w:val="006247B8"/>
    <w:rsid w:val="0063021E"/>
    <w:rsid w:val="00652D13"/>
    <w:rsid w:val="00654757"/>
    <w:rsid w:val="00665190"/>
    <w:rsid w:val="00667012"/>
    <w:rsid w:val="00670DC4"/>
    <w:rsid w:val="00677669"/>
    <w:rsid w:val="00680684"/>
    <w:rsid w:val="00685CC5"/>
    <w:rsid w:val="006901A3"/>
    <w:rsid w:val="006A4600"/>
    <w:rsid w:val="006B7BD0"/>
    <w:rsid w:val="006C005D"/>
    <w:rsid w:val="006C0789"/>
    <w:rsid w:val="006C7F7E"/>
    <w:rsid w:val="006D0839"/>
    <w:rsid w:val="006D2A27"/>
    <w:rsid w:val="006E1428"/>
    <w:rsid w:val="006E2BF4"/>
    <w:rsid w:val="006E4EF3"/>
    <w:rsid w:val="006E625A"/>
    <w:rsid w:val="006E6960"/>
    <w:rsid w:val="006F36A2"/>
    <w:rsid w:val="006F5694"/>
    <w:rsid w:val="006F707C"/>
    <w:rsid w:val="0070298A"/>
    <w:rsid w:val="00710BE4"/>
    <w:rsid w:val="00710DAA"/>
    <w:rsid w:val="007241D2"/>
    <w:rsid w:val="00734444"/>
    <w:rsid w:val="00741675"/>
    <w:rsid w:val="0074254C"/>
    <w:rsid w:val="00772856"/>
    <w:rsid w:val="007A3AB7"/>
    <w:rsid w:val="007A5534"/>
    <w:rsid w:val="007A5A0A"/>
    <w:rsid w:val="007D19AA"/>
    <w:rsid w:val="007D3A90"/>
    <w:rsid w:val="007D44DA"/>
    <w:rsid w:val="007E0107"/>
    <w:rsid w:val="007E2C32"/>
    <w:rsid w:val="007F2682"/>
    <w:rsid w:val="007F7176"/>
    <w:rsid w:val="00801870"/>
    <w:rsid w:val="008109C2"/>
    <w:rsid w:val="00821FD2"/>
    <w:rsid w:val="00834C4B"/>
    <w:rsid w:val="008538F4"/>
    <w:rsid w:val="008834F8"/>
    <w:rsid w:val="008836A2"/>
    <w:rsid w:val="008A1637"/>
    <w:rsid w:val="008A7DEC"/>
    <w:rsid w:val="008B5925"/>
    <w:rsid w:val="008D46DC"/>
    <w:rsid w:val="008D4E72"/>
    <w:rsid w:val="008E024E"/>
    <w:rsid w:val="008E49D8"/>
    <w:rsid w:val="008F0ADB"/>
    <w:rsid w:val="0091003B"/>
    <w:rsid w:val="00914ED6"/>
    <w:rsid w:val="00921465"/>
    <w:rsid w:val="00925E66"/>
    <w:rsid w:val="00926CBE"/>
    <w:rsid w:val="00943528"/>
    <w:rsid w:val="00944088"/>
    <w:rsid w:val="00946665"/>
    <w:rsid w:val="0096063D"/>
    <w:rsid w:val="00960C01"/>
    <w:rsid w:val="00966DB9"/>
    <w:rsid w:val="009A5EEE"/>
    <w:rsid w:val="009B034E"/>
    <w:rsid w:val="009B6500"/>
    <w:rsid w:val="009C1ECF"/>
    <w:rsid w:val="009D5E2E"/>
    <w:rsid w:val="009F2365"/>
    <w:rsid w:val="00A00520"/>
    <w:rsid w:val="00A005ED"/>
    <w:rsid w:val="00A063CB"/>
    <w:rsid w:val="00A45F3C"/>
    <w:rsid w:val="00A50ECF"/>
    <w:rsid w:val="00A55FF3"/>
    <w:rsid w:val="00A675CB"/>
    <w:rsid w:val="00A8236F"/>
    <w:rsid w:val="00A945B2"/>
    <w:rsid w:val="00AC4727"/>
    <w:rsid w:val="00AD7A2F"/>
    <w:rsid w:val="00B0597A"/>
    <w:rsid w:val="00B16166"/>
    <w:rsid w:val="00B421C7"/>
    <w:rsid w:val="00B45AF9"/>
    <w:rsid w:val="00B52AC8"/>
    <w:rsid w:val="00B52E5F"/>
    <w:rsid w:val="00B656F4"/>
    <w:rsid w:val="00B665DA"/>
    <w:rsid w:val="00B67BBD"/>
    <w:rsid w:val="00B73347"/>
    <w:rsid w:val="00B76BE6"/>
    <w:rsid w:val="00B77806"/>
    <w:rsid w:val="00B93882"/>
    <w:rsid w:val="00BB50F2"/>
    <w:rsid w:val="00BB779D"/>
    <w:rsid w:val="00BC126D"/>
    <w:rsid w:val="00BD1649"/>
    <w:rsid w:val="00BD4B05"/>
    <w:rsid w:val="00BD5161"/>
    <w:rsid w:val="00C03546"/>
    <w:rsid w:val="00C05CE2"/>
    <w:rsid w:val="00C05F0B"/>
    <w:rsid w:val="00C1640D"/>
    <w:rsid w:val="00C216D1"/>
    <w:rsid w:val="00C2463A"/>
    <w:rsid w:val="00C2573C"/>
    <w:rsid w:val="00C3337B"/>
    <w:rsid w:val="00C42C77"/>
    <w:rsid w:val="00C440E7"/>
    <w:rsid w:val="00C55459"/>
    <w:rsid w:val="00C80E9C"/>
    <w:rsid w:val="00C86E26"/>
    <w:rsid w:val="00C9791F"/>
    <w:rsid w:val="00CA6F34"/>
    <w:rsid w:val="00CC2241"/>
    <w:rsid w:val="00CC62D4"/>
    <w:rsid w:val="00CC6557"/>
    <w:rsid w:val="00CD3051"/>
    <w:rsid w:val="00CE2BB8"/>
    <w:rsid w:val="00D01082"/>
    <w:rsid w:val="00D01577"/>
    <w:rsid w:val="00D3336E"/>
    <w:rsid w:val="00D42EC7"/>
    <w:rsid w:val="00D51BF4"/>
    <w:rsid w:val="00D60F4F"/>
    <w:rsid w:val="00D61711"/>
    <w:rsid w:val="00D646B4"/>
    <w:rsid w:val="00D75AC8"/>
    <w:rsid w:val="00D809CD"/>
    <w:rsid w:val="00D80E9E"/>
    <w:rsid w:val="00D9176D"/>
    <w:rsid w:val="00D97882"/>
    <w:rsid w:val="00DC3796"/>
    <w:rsid w:val="00DF0E08"/>
    <w:rsid w:val="00E056EA"/>
    <w:rsid w:val="00E05DC8"/>
    <w:rsid w:val="00E0687F"/>
    <w:rsid w:val="00E06AF7"/>
    <w:rsid w:val="00E131DB"/>
    <w:rsid w:val="00E13E4E"/>
    <w:rsid w:val="00E20C30"/>
    <w:rsid w:val="00E21121"/>
    <w:rsid w:val="00E41C73"/>
    <w:rsid w:val="00E444C1"/>
    <w:rsid w:val="00E512E6"/>
    <w:rsid w:val="00E54656"/>
    <w:rsid w:val="00E72F2B"/>
    <w:rsid w:val="00EA102A"/>
    <w:rsid w:val="00EA36E2"/>
    <w:rsid w:val="00EB0FA3"/>
    <w:rsid w:val="00EB3B95"/>
    <w:rsid w:val="00EC42AB"/>
    <w:rsid w:val="00ED1290"/>
    <w:rsid w:val="00EE7DE6"/>
    <w:rsid w:val="00EF1019"/>
    <w:rsid w:val="00F0668C"/>
    <w:rsid w:val="00F23EFC"/>
    <w:rsid w:val="00F333DE"/>
    <w:rsid w:val="00F420E4"/>
    <w:rsid w:val="00F45125"/>
    <w:rsid w:val="00F45277"/>
    <w:rsid w:val="00F4634A"/>
    <w:rsid w:val="00F50E68"/>
    <w:rsid w:val="00F51FB8"/>
    <w:rsid w:val="00F52982"/>
    <w:rsid w:val="00F60E56"/>
    <w:rsid w:val="00F61217"/>
    <w:rsid w:val="00F63594"/>
    <w:rsid w:val="00F7658A"/>
    <w:rsid w:val="00F8507D"/>
    <w:rsid w:val="00FA02AE"/>
    <w:rsid w:val="00FA0716"/>
    <w:rsid w:val="00FA1791"/>
    <w:rsid w:val="00FA2B94"/>
    <w:rsid w:val="00FB0CEA"/>
    <w:rsid w:val="00FB475E"/>
    <w:rsid w:val="00FD1E34"/>
    <w:rsid w:val="00FD6275"/>
    <w:rsid w:val="00FE1DF4"/>
    <w:rsid w:val="00FF1E65"/>
    <w:rsid w:val="00FF5C74"/>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26884"/>
  <w15:chartTrackingRefBased/>
  <w15:docId w15:val="{676AB661-3619-425E-A9C0-C4F7F10C1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k-SK"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7344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723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734444"/>
    <w:pPr>
      <w:autoSpaceDE w:val="0"/>
      <w:autoSpaceDN w:val="0"/>
      <w:adjustRightInd w:val="0"/>
      <w:spacing w:after="0" w:line="240" w:lineRule="auto"/>
    </w:pPr>
    <w:rPr>
      <w:rFonts w:ascii="Calibri" w:hAnsi="Calibri" w:cs="Calibri"/>
      <w:color w:val="000000"/>
      <w:sz w:val="24"/>
      <w:szCs w:val="24"/>
    </w:rPr>
  </w:style>
  <w:style w:type="paragraph" w:styleId="Title">
    <w:name w:val="Title"/>
    <w:basedOn w:val="Normal"/>
    <w:next w:val="Normal"/>
    <w:link w:val="TitleChar"/>
    <w:uiPriority w:val="10"/>
    <w:qFormat/>
    <w:rsid w:val="0073444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4444"/>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734444"/>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053897"/>
    <w:pPr>
      <w:ind w:left="720"/>
      <w:contextualSpacing/>
    </w:pPr>
  </w:style>
  <w:style w:type="character" w:styleId="Hyperlink">
    <w:name w:val="Hyperlink"/>
    <w:basedOn w:val="DefaultParagraphFont"/>
    <w:uiPriority w:val="99"/>
    <w:unhideWhenUsed/>
    <w:rsid w:val="00D01082"/>
    <w:rPr>
      <w:color w:val="0000FF"/>
      <w:u w:val="single"/>
    </w:rPr>
  </w:style>
  <w:style w:type="paragraph" w:styleId="TOCHeading">
    <w:name w:val="TOC Heading"/>
    <w:basedOn w:val="Heading1"/>
    <w:next w:val="Normal"/>
    <w:uiPriority w:val="39"/>
    <w:unhideWhenUsed/>
    <w:qFormat/>
    <w:rsid w:val="006E1428"/>
    <w:pPr>
      <w:outlineLvl w:val="9"/>
    </w:pPr>
  </w:style>
  <w:style w:type="paragraph" w:styleId="TOC1">
    <w:name w:val="toc 1"/>
    <w:basedOn w:val="Normal"/>
    <w:next w:val="Normal"/>
    <w:autoRedefine/>
    <w:uiPriority w:val="39"/>
    <w:unhideWhenUsed/>
    <w:rsid w:val="006E1428"/>
    <w:pPr>
      <w:spacing w:after="100"/>
    </w:pPr>
  </w:style>
  <w:style w:type="table" w:styleId="TableGrid">
    <w:name w:val="Table Grid"/>
    <w:basedOn w:val="TableNormal"/>
    <w:uiPriority w:val="39"/>
    <w:rsid w:val="004526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172334"/>
    <w:rPr>
      <w:rFonts w:asciiTheme="majorHAnsi" w:eastAsiaTheme="majorEastAsia" w:hAnsiTheme="majorHAnsi" w:cstheme="majorBidi"/>
      <w:color w:val="2F5496" w:themeColor="accent1" w:themeShade="BF"/>
      <w:sz w:val="26"/>
      <w:szCs w:val="26"/>
      <w:lang w:val="en-US"/>
    </w:rPr>
  </w:style>
  <w:style w:type="paragraph" w:styleId="TOC2">
    <w:name w:val="toc 2"/>
    <w:basedOn w:val="Normal"/>
    <w:next w:val="Normal"/>
    <w:autoRedefine/>
    <w:uiPriority w:val="39"/>
    <w:unhideWhenUsed/>
    <w:rsid w:val="0017233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BC0FDA-C116-444C-B1AB-DDDD4EB1D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TotalTime>
  <Pages>9</Pages>
  <Words>2196</Words>
  <Characters>10896</Characters>
  <Application>Microsoft Office Word</Application>
  <DocSecurity>0</DocSecurity>
  <Lines>311</Lines>
  <Paragraphs>120</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12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k</dc:creator>
  <cp:keywords/>
  <dc:description/>
  <cp:lastModifiedBy>Patrik Kucerka (260026 ICT)</cp:lastModifiedBy>
  <cp:revision>299</cp:revision>
  <cp:lastPrinted>2020-02-24T11:48:00Z</cp:lastPrinted>
  <dcterms:created xsi:type="dcterms:W3CDTF">2019-10-05T14:49:00Z</dcterms:created>
  <dcterms:modified xsi:type="dcterms:W3CDTF">2020-04-13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e9847e-c30b-3a22-9512-6512e8a43e46</vt:lpwstr>
  </property>
  <property fmtid="{D5CDD505-2E9C-101B-9397-08002B2CF9AE}" pid="4" name="Mendeley Citation Style_1">
    <vt:lpwstr>http://www.zotero.org/styles/harvard-anglia-ruskin-university</vt:lpwstr>
  </property>
</Properties>
</file>